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377F14" w:rsidTr="0094134C">
        <w:tc>
          <w:tcPr>
            <w:tcW w:w="7365" w:type="dxa"/>
            <w:vAlign w:val="center"/>
          </w:tcPr>
          <w:p w:rsidR="00F2142D" w:rsidRPr="00377F14" w:rsidRDefault="00F2142D" w:rsidP="00377F14">
            <w:pPr>
              <w:spacing w:after="0" w:line="240" w:lineRule="auto"/>
              <w:ind w:firstLine="0"/>
              <w:rPr>
                <w:b/>
                <w:color w:val="000000" w:themeColor="text1"/>
                <w:sz w:val="32"/>
              </w:rPr>
            </w:pPr>
            <w:r w:rsidRPr="00377F14">
              <w:rPr>
                <w:b/>
                <w:color w:val="000000" w:themeColor="text1"/>
                <w:sz w:val="32"/>
              </w:rPr>
              <w:t>Óbudai Egyetem</w:t>
            </w:r>
          </w:p>
          <w:p w:rsidR="00F2142D" w:rsidRPr="00377F14" w:rsidRDefault="00F2142D" w:rsidP="006F6FF8">
            <w:pPr>
              <w:spacing w:after="0" w:line="240" w:lineRule="auto"/>
              <w:ind w:firstLine="0"/>
              <w:rPr>
                <w:b/>
                <w:color w:val="000000" w:themeColor="text1"/>
                <w:sz w:val="32"/>
              </w:rPr>
            </w:pPr>
            <w:r w:rsidRPr="00377F14">
              <w:rPr>
                <w:b/>
                <w:color w:val="000000" w:themeColor="text1"/>
                <w:sz w:val="32"/>
              </w:rPr>
              <w:t>Neumann János Informatikai Kar</w:t>
            </w:r>
          </w:p>
          <w:p w:rsidR="00F2142D" w:rsidRPr="00377F14" w:rsidRDefault="00416EA2" w:rsidP="006F6FF8">
            <w:pPr>
              <w:spacing w:after="0" w:line="240" w:lineRule="auto"/>
              <w:ind w:firstLine="0"/>
              <w:rPr>
                <w:color w:val="000000" w:themeColor="text1"/>
              </w:rPr>
            </w:pPr>
            <w:r w:rsidRPr="00377F14">
              <w:rPr>
                <w:b/>
                <w:color w:val="000000" w:themeColor="text1"/>
                <w:sz w:val="32"/>
              </w:rPr>
              <w:t>Alkalmazott Informatika</w:t>
            </w:r>
            <w:r w:rsidR="00F2142D" w:rsidRPr="00377F14">
              <w:rPr>
                <w:b/>
                <w:color w:val="000000" w:themeColor="text1"/>
                <w:sz w:val="32"/>
              </w:rPr>
              <w:t xml:space="preserve"> Intézet</w:t>
            </w:r>
          </w:p>
        </w:tc>
        <w:tc>
          <w:tcPr>
            <w:tcW w:w="1638" w:type="dxa"/>
          </w:tcPr>
          <w:p w:rsidR="00F2142D" w:rsidRPr="00377F14" w:rsidRDefault="00F2142D" w:rsidP="006F6FF8">
            <w:pPr>
              <w:spacing w:line="240" w:lineRule="auto"/>
              <w:jc w:val="right"/>
              <w:rPr>
                <w:color w:val="000000" w:themeColor="text1"/>
              </w:rPr>
            </w:pPr>
            <w:r w:rsidRPr="00377F14">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377F14" w:rsidRDefault="00F2142D" w:rsidP="006F6FF8">
      <w:pPr>
        <w:spacing w:line="240" w:lineRule="auto"/>
        <w:rPr>
          <w:color w:val="000000" w:themeColor="text1"/>
        </w:rPr>
      </w:pPr>
    </w:p>
    <w:p w:rsidR="00F2142D" w:rsidRPr="00377F14" w:rsidRDefault="00F2142D" w:rsidP="006F6FF8">
      <w:pPr>
        <w:spacing w:line="240" w:lineRule="auto"/>
        <w:rPr>
          <w:color w:val="000000" w:themeColor="text1"/>
        </w:rPr>
      </w:pPr>
    </w:p>
    <w:p w:rsidR="00F2142D" w:rsidRPr="00377F14" w:rsidRDefault="00F2142D" w:rsidP="006F6FF8">
      <w:pPr>
        <w:spacing w:line="240" w:lineRule="auto"/>
        <w:ind w:firstLine="0"/>
        <w:rPr>
          <w:color w:val="000000" w:themeColor="text1"/>
        </w:rPr>
      </w:pPr>
    </w:p>
    <w:p w:rsidR="00F2142D" w:rsidRPr="00377F14" w:rsidRDefault="00F2142D" w:rsidP="006F6FF8">
      <w:pPr>
        <w:spacing w:line="240" w:lineRule="auto"/>
        <w:ind w:firstLine="0"/>
        <w:rPr>
          <w:color w:val="000000" w:themeColor="text1"/>
        </w:rPr>
      </w:pPr>
    </w:p>
    <w:p w:rsidR="00F2142D" w:rsidRPr="00377F14" w:rsidRDefault="00F2142D" w:rsidP="006F6FF8">
      <w:pPr>
        <w:spacing w:line="240" w:lineRule="auto"/>
        <w:ind w:firstLine="0"/>
        <w:rPr>
          <w:color w:val="000000" w:themeColor="text1"/>
        </w:rPr>
      </w:pPr>
    </w:p>
    <w:p w:rsidR="00F2142D" w:rsidRPr="00377F14" w:rsidRDefault="00F2142D" w:rsidP="006F6FF8">
      <w:pPr>
        <w:spacing w:line="240" w:lineRule="auto"/>
        <w:jc w:val="center"/>
        <w:rPr>
          <w:color w:val="000000" w:themeColor="text1"/>
          <w:sz w:val="36"/>
        </w:rPr>
      </w:pPr>
      <w:r w:rsidRPr="00377F14">
        <w:rPr>
          <w:color w:val="000000" w:themeColor="text1"/>
          <w:sz w:val="36"/>
        </w:rPr>
        <w:t>TUDOMÁNYOS DIÁKKÖRI DOLGOZAT</w:t>
      </w:r>
    </w:p>
    <w:p w:rsidR="00F2142D" w:rsidRPr="00377F14" w:rsidRDefault="00F2142D" w:rsidP="006F6FF8">
      <w:pPr>
        <w:spacing w:line="240" w:lineRule="auto"/>
        <w:rPr>
          <w:color w:val="000000" w:themeColor="text1"/>
        </w:rPr>
      </w:pPr>
    </w:p>
    <w:p w:rsidR="00F2142D" w:rsidRPr="00377F14" w:rsidRDefault="00F2142D" w:rsidP="006F6FF8">
      <w:pPr>
        <w:spacing w:line="240" w:lineRule="auto"/>
        <w:rPr>
          <w:color w:val="000000" w:themeColor="text1"/>
        </w:rPr>
      </w:pPr>
    </w:p>
    <w:p w:rsidR="00F2142D" w:rsidRPr="00377F14" w:rsidRDefault="00F2142D" w:rsidP="006F6FF8">
      <w:pPr>
        <w:spacing w:line="240" w:lineRule="auto"/>
        <w:rPr>
          <w:color w:val="000000" w:themeColor="text1"/>
        </w:rPr>
      </w:pPr>
    </w:p>
    <w:p w:rsidR="00F2142D" w:rsidRPr="00377F14" w:rsidRDefault="00F2142D" w:rsidP="006F6FF8">
      <w:pPr>
        <w:spacing w:line="240" w:lineRule="auto"/>
        <w:ind w:firstLine="0"/>
        <w:jc w:val="center"/>
        <w:rPr>
          <w:b/>
          <w:caps/>
          <w:color w:val="000000" w:themeColor="text1"/>
          <w:sz w:val="44"/>
          <w:szCs w:val="44"/>
        </w:rPr>
      </w:pPr>
      <w:r w:rsidRPr="00377F14">
        <w:rPr>
          <w:b/>
          <w:caps/>
          <w:color w:val="000000" w:themeColor="text1"/>
          <w:sz w:val="44"/>
          <w:szCs w:val="44"/>
        </w:rPr>
        <w:t>Meteorológiai észlelők támogatása gépi látó rendszerrel</w:t>
      </w:r>
    </w:p>
    <w:p w:rsidR="00F2142D" w:rsidRPr="00377F14" w:rsidRDefault="00F2142D" w:rsidP="006F6FF8">
      <w:pPr>
        <w:spacing w:line="240" w:lineRule="auto"/>
        <w:rPr>
          <w:caps/>
          <w:color w:val="000000" w:themeColor="text1"/>
          <w:szCs w:val="44"/>
        </w:rPr>
      </w:pPr>
    </w:p>
    <w:p w:rsidR="00F2142D" w:rsidRPr="00377F14"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38" w:type="dxa"/>
          </w:tcPr>
          <w:p w:rsidR="00F2142D" w:rsidRPr="00377F14" w:rsidRDefault="003B2587" w:rsidP="006F6FF8">
            <w:pPr>
              <w:spacing w:after="0" w:line="240" w:lineRule="auto"/>
              <w:rPr>
                <w:color w:val="000000" w:themeColor="text1"/>
                <w:sz w:val="28"/>
              </w:rPr>
            </w:pPr>
            <w:r w:rsidRPr="00377F14">
              <w:rPr>
                <w:b/>
                <w:color w:val="000000" w:themeColor="text1"/>
                <w:sz w:val="28"/>
              </w:rPr>
              <w:t>Szerzők</w:t>
            </w:r>
            <w:r w:rsidR="00F2142D" w:rsidRPr="00377F14">
              <w:rPr>
                <w:b/>
                <w:color w:val="000000" w:themeColor="text1"/>
                <w:sz w:val="28"/>
              </w:rPr>
              <w:t>:</w:t>
            </w:r>
          </w:p>
        </w:tc>
        <w:tc>
          <w:tcPr>
            <w:tcW w:w="4725" w:type="dxa"/>
          </w:tcPr>
          <w:p w:rsidR="00F2142D" w:rsidRPr="00377F14" w:rsidRDefault="00F2142D" w:rsidP="006F6FF8">
            <w:pPr>
              <w:spacing w:after="0" w:line="240" w:lineRule="auto"/>
              <w:ind w:left="23" w:hanging="23"/>
              <w:rPr>
                <w:b/>
                <w:color w:val="000000" w:themeColor="text1"/>
                <w:sz w:val="28"/>
              </w:rPr>
            </w:pPr>
            <w:r w:rsidRPr="00377F14">
              <w:rPr>
                <w:b/>
                <w:color w:val="000000" w:themeColor="text1"/>
                <w:sz w:val="28"/>
              </w:rPr>
              <w:t>Bartha Márk</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38" w:type="dxa"/>
          </w:tcPr>
          <w:p w:rsidR="00F2142D" w:rsidRPr="00377F14" w:rsidRDefault="00F2142D" w:rsidP="006F6FF8">
            <w:pPr>
              <w:spacing w:after="0" w:line="240" w:lineRule="auto"/>
              <w:rPr>
                <w:color w:val="000000" w:themeColor="text1"/>
                <w:sz w:val="28"/>
              </w:rPr>
            </w:pPr>
          </w:p>
        </w:tc>
        <w:tc>
          <w:tcPr>
            <w:tcW w:w="4725" w:type="dxa"/>
          </w:tcPr>
          <w:p w:rsidR="00F2142D" w:rsidRPr="00377F14" w:rsidRDefault="00F2142D" w:rsidP="00416EA2">
            <w:pPr>
              <w:spacing w:after="240" w:line="240" w:lineRule="auto"/>
              <w:ind w:firstLine="0"/>
              <w:rPr>
                <w:color w:val="000000" w:themeColor="text1"/>
                <w:sz w:val="28"/>
              </w:rPr>
            </w:pPr>
            <w:r w:rsidRPr="00377F14">
              <w:rPr>
                <w:color w:val="000000" w:themeColor="text1"/>
                <w:sz w:val="28"/>
              </w:rPr>
              <w:t>mé</w:t>
            </w:r>
            <w:r w:rsidR="003B2587" w:rsidRPr="00377F14">
              <w:rPr>
                <w:color w:val="000000" w:themeColor="text1"/>
                <w:sz w:val="28"/>
              </w:rPr>
              <w:t xml:space="preserve">rnök informatikus </w:t>
            </w:r>
            <w:proofErr w:type="spellStart"/>
            <w:r w:rsidR="003B2587" w:rsidRPr="00377F14">
              <w:rPr>
                <w:color w:val="000000" w:themeColor="text1"/>
                <w:sz w:val="28"/>
              </w:rPr>
              <w:t>BSc</w:t>
            </w:r>
            <w:proofErr w:type="spellEnd"/>
            <w:r w:rsidR="003B2587" w:rsidRPr="00377F14">
              <w:rPr>
                <w:color w:val="000000" w:themeColor="text1"/>
                <w:sz w:val="28"/>
              </w:rPr>
              <w:t>. szak, IV</w:t>
            </w:r>
            <w:r w:rsidRPr="00377F14">
              <w:rPr>
                <w:color w:val="000000" w:themeColor="text1"/>
                <w:sz w:val="28"/>
              </w:rPr>
              <w:t>. évf.</w:t>
            </w:r>
          </w:p>
        </w:tc>
      </w:tr>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38" w:type="dxa"/>
          </w:tcPr>
          <w:p w:rsidR="00F2142D" w:rsidRPr="00377F14" w:rsidRDefault="00F2142D" w:rsidP="006F6FF8">
            <w:pPr>
              <w:spacing w:before="120" w:after="0" w:line="240" w:lineRule="auto"/>
              <w:rPr>
                <w:color w:val="000000" w:themeColor="text1"/>
                <w:sz w:val="28"/>
              </w:rPr>
            </w:pPr>
          </w:p>
        </w:tc>
        <w:tc>
          <w:tcPr>
            <w:tcW w:w="4725" w:type="dxa"/>
          </w:tcPr>
          <w:p w:rsidR="00F2142D" w:rsidRPr="00377F14" w:rsidRDefault="00F2142D" w:rsidP="006F6FF8">
            <w:pPr>
              <w:spacing w:after="0" w:line="240" w:lineRule="auto"/>
              <w:ind w:firstLine="0"/>
              <w:rPr>
                <w:b/>
                <w:color w:val="000000" w:themeColor="text1"/>
                <w:sz w:val="28"/>
              </w:rPr>
            </w:pPr>
            <w:proofErr w:type="spellStart"/>
            <w:r w:rsidRPr="00377F14">
              <w:rPr>
                <w:b/>
                <w:color w:val="000000" w:themeColor="text1"/>
                <w:sz w:val="28"/>
              </w:rPr>
              <w:t>Simándi</w:t>
            </w:r>
            <w:proofErr w:type="spellEnd"/>
            <w:r w:rsidRPr="00377F14">
              <w:rPr>
                <w:b/>
                <w:color w:val="000000" w:themeColor="text1"/>
                <w:sz w:val="28"/>
              </w:rPr>
              <w:t xml:space="preserve"> Gergely</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38" w:type="dxa"/>
          </w:tcPr>
          <w:p w:rsidR="00F2142D" w:rsidRPr="00377F14" w:rsidRDefault="00F2142D" w:rsidP="006F6FF8">
            <w:pPr>
              <w:spacing w:after="0" w:line="240" w:lineRule="auto"/>
              <w:rPr>
                <w:color w:val="000000" w:themeColor="text1"/>
                <w:sz w:val="28"/>
              </w:rPr>
            </w:pPr>
          </w:p>
        </w:tc>
        <w:tc>
          <w:tcPr>
            <w:tcW w:w="4725" w:type="dxa"/>
          </w:tcPr>
          <w:p w:rsidR="00F2142D" w:rsidRPr="00377F14" w:rsidRDefault="00F2142D" w:rsidP="006F6FF8">
            <w:pPr>
              <w:spacing w:after="0" w:line="240" w:lineRule="auto"/>
              <w:ind w:firstLine="0"/>
              <w:rPr>
                <w:color w:val="000000" w:themeColor="text1"/>
                <w:sz w:val="28"/>
              </w:rPr>
            </w:pPr>
            <w:r w:rsidRPr="00377F14">
              <w:rPr>
                <w:color w:val="000000" w:themeColor="text1"/>
                <w:sz w:val="28"/>
              </w:rPr>
              <w:t xml:space="preserve">mérnök informatikus </w:t>
            </w:r>
            <w:proofErr w:type="spellStart"/>
            <w:r w:rsidRPr="00377F14">
              <w:rPr>
                <w:color w:val="000000" w:themeColor="text1"/>
                <w:sz w:val="28"/>
              </w:rPr>
              <w:t>BSc</w:t>
            </w:r>
            <w:proofErr w:type="spellEnd"/>
            <w:r w:rsidRPr="00377F14">
              <w:rPr>
                <w:color w:val="000000" w:themeColor="text1"/>
                <w:sz w:val="28"/>
              </w:rPr>
              <w:t xml:space="preserve">. szak, </w:t>
            </w:r>
            <w:r w:rsidR="003B2587" w:rsidRPr="00377F14">
              <w:rPr>
                <w:color w:val="000000" w:themeColor="text1"/>
                <w:sz w:val="28"/>
              </w:rPr>
              <w:t>IV</w:t>
            </w:r>
            <w:r w:rsidRPr="00377F14">
              <w:rPr>
                <w:color w:val="000000" w:themeColor="text1"/>
                <w:sz w:val="28"/>
              </w:rPr>
              <w:t>. évf.</w:t>
            </w:r>
          </w:p>
        </w:tc>
      </w:tr>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38" w:type="dxa"/>
          </w:tcPr>
          <w:p w:rsidR="00F2142D" w:rsidRPr="00377F14" w:rsidRDefault="00F2142D" w:rsidP="006F6FF8">
            <w:pPr>
              <w:spacing w:before="120" w:after="0" w:line="240" w:lineRule="auto"/>
              <w:rPr>
                <w:color w:val="000000" w:themeColor="text1"/>
                <w:sz w:val="28"/>
              </w:rPr>
            </w:pPr>
          </w:p>
        </w:tc>
        <w:tc>
          <w:tcPr>
            <w:tcW w:w="4725" w:type="dxa"/>
          </w:tcPr>
          <w:p w:rsidR="00F2142D" w:rsidRPr="00377F14" w:rsidRDefault="00F2142D" w:rsidP="006F6FF8">
            <w:pPr>
              <w:spacing w:before="120" w:after="0" w:line="240" w:lineRule="auto"/>
              <w:ind w:firstLine="0"/>
              <w:rPr>
                <w:b/>
                <w:color w:val="000000" w:themeColor="text1"/>
                <w:sz w:val="28"/>
              </w:rPr>
            </w:pP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38" w:type="dxa"/>
          </w:tcPr>
          <w:p w:rsidR="00F2142D" w:rsidRPr="00377F14" w:rsidRDefault="00F2142D" w:rsidP="006F6FF8">
            <w:pPr>
              <w:spacing w:after="0" w:line="240" w:lineRule="auto"/>
              <w:rPr>
                <w:color w:val="000000" w:themeColor="text1"/>
                <w:sz w:val="28"/>
              </w:rPr>
            </w:pPr>
          </w:p>
        </w:tc>
        <w:tc>
          <w:tcPr>
            <w:tcW w:w="4725" w:type="dxa"/>
          </w:tcPr>
          <w:p w:rsidR="00F2142D" w:rsidRPr="00377F14" w:rsidRDefault="00F2142D" w:rsidP="006F6FF8">
            <w:pPr>
              <w:spacing w:after="0" w:line="240" w:lineRule="auto"/>
              <w:rPr>
                <w:color w:val="000000" w:themeColor="text1"/>
                <w:sz w:val="28"/>
              </w:rPr>
            </w:pPr>
          </w:p>
        </w:tc>
      </w:tr>
    </w:tbl>
    <w:p w:rsidR="00F2142D" w:rsidRPr="00377F14" w:rsidRDefault="00F2142D" w:rsidP="006F6FF8">
      <w:pPr>
        <w:spacing w:after="0" w:line="240" w:lineRule="auto"/>
        <w:ind w:firstLine="0"/>
        <w:rPr>
          <w:color w:val="000000" w:themeColor="text1"/>
        </w:rPr>
      </w:pPr>
    </w:p>
    <w:p w:rsidR="00F2142D" w:rsidRPr="00377F14"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85" w:type="dxa"/>
          </w:tcPr>
          <w:p w:rsidR="00F2142D" w:rsidRPr="00377F14" w:rsidRDefault="003B2587" w:rsidP="006F6FF8">
            <w:pPr>
              <w:spacing w:before="120" w:after="0" w:line="240" w:lineRule="auto"/>
              <w:ind w:firstLine="0"/>
              <w:rPr>
                <w:color w:val="000000" w:themeColor="text1"/>
                <w:sz w:val="28"/>
              </w:rPr>
            </w:pPr>
            <w:r w:rsidRPr="00377F14">
              <w:rPr>
                <w:b/>
                <w:color w:val="000000" w:themeColor="text1"/>
                <w:sz w:val="28"/>
              </w:rPr>
              <w:t>Konzulensek</w:t>
            </w:r>
            <w:r w:rsidR="00F2142D" w:rsidRPr="00377F14">
              <w:rPr>
                <w:b/>
                <w:color w:val="000000" w:themeColor="text1"/>
                <w:sz w:val="28"/>
              </w:rPr>
              <w:t>:</w:t>
            </w:r>
          </w:p>
        </w:tc>
        <w:tc>
          <w:tcPr>
            <w:tcW w:w="4395" w:type="dxa"/>
          </w:tcPr>
          <w:p w:rsidR="00F2142D" w:rsidRPr="00377F14" w:rsidRDefault="00F2142D" w:rsidP="006F6FF8">
            <w:pPr>
              <w:spacing w:before="120" w:after="0" w:line="240" w:lineRule="auto"/>
              <w:ind w:firstLine="0"/>
              <w:rPr>
                <w:b/>
                <w:color w:val="000000" w:themeColor="text1"/>
                <w:sz w:val="28"/>
              </w:rPr>
            </w:pPr>
            <w:r w:rsidRPr="00377F14">
              <w:rPr>
                <w:b/>
                <w:color w:val="000000" w:themeColor="text1"/>
                <w:sz w:val="28"/>
              </w:rPr>
              <w:t xml:space="preserve">Dr. </w:t>
            </w:r>
            <w:proofErr w:type="spellStart"/>
            <w:r w:rsidRPr="00377F14">
              <w:rPr>
                <w:b/>
                <w:color w:val="000000" w:themeColor="text1"/>
                <w:sz w:val="28"/>
              </w:rPr>
              <w:t>Sergyán</w:t>
            </w:r>
            <w:proofErr w:type="spellEnd"/>
            <w:r w:rsidRPr="00377F14">
              <w:rPr>
                <w:b/>
                <w:color w:val="000000" w:themeColor="text1"/>
                <w:sz w:val="28"/>
              </w:rPr>
              <w:t xml:space="preserve"> Szabolcs</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85" w:type="dxa"/>
          </w:tcPr>
          <w:p w:rsidR="00F2142D" w:rsidRPr="00377F14" w:rsidRDefault="00F2142D" w:rsidP="006F6FF8">
            <w:pPr>
              <w:spacing w:after="0" w:line="240" w:lineRule="auto"/>
              <w:ind w:firstLine="0"/>
              <w:rPr>
                <w:color w:val="000000" w:themeColor="text1"/>
                <w:sz w:val="28"/>
              </w:rPr>
            </w:pPr>
          </w:p>
        </w:tc>
        <w:tc>
          <w:tcPr>
            <w:tcW w:w="4395" w:type="dxa"/>
          </w:tcPr>
          <w:p w:rsidR="00F2142D" w:rsidRPr="00377F14" w:rsidRDefault="00F2142D" w:rsidP="006F6FF8">
            <w:pPr>
              <w:spacing w:after="0" w:line="240" w:lineRule="auto"/>
              <w:ind w:firstLine="0"/>
              <w:rPr>
                <w:color w:val="000000" w:themeColor="text1"/>
                <w:sz w:val="28"/>
              </w:rPr>
            </w:pPr>
            <w:r w:rsidRPr="00377F14">
              <w:rPr>
                <w:color w:val="000000" w:themeColor="text1"/>
                <w:sz w:val="28"/>
              </w:rPr>
              <w:t>egyetemi docens</w:t>
            </w:r>
          </w:p>
        </w:tc>
      </w:tr>
      <w:tr w:rsidR="00F2142D" w:rsidRPr="00377F14" w:rsidTr="0094134C">
        <w:tc>
          <w:tcPr>
            <w:tcW w:w="2376" w:type="dxa"/>
          </w:tcPr>
          <w:p w:rsidR="00F2142D" w:rsidRPr="00377F14" w:rsidRDefault="00F2142D" w:rsidP="006F6FF8">
            <w:pPr>
              <w:spacing w:before="120" w:after="0" w:line="240" w:lineRule="auto"/>
              <w:rPr>
                <w:b/>
                <w:color w:val="000000" w:themeColor="text1"/>
                <w:sz w:val="28"/>
              </w:rPr>
            </w:pPr>
          </w:p>
        </w:tc>
        <w:tc>
          <w:tcPr>
            <w:tcW w:w="1985" w:type="dxa"/>
          </w:tcPr>
          <w:p w:rsidR="00F2142D" w:rsidRPr="00377F14" w:rsidRDefault="00F2142D" w:rsidP="006F6FF8">
            <w:pPr>
              <w:spacing w:before="120" w:after="0" w:line="240" w:lineRule="auto"/>
              <w:ind w:firstLine="0"/>
              <w:rPr>
                <w:color w:val="000000" w:themeColor="text1"/>
                <w:sz w:val="28"/>
              </w:rPr>
            </w:pPr>
          </w:p>
        </w:tc>
        <w:tc>
          <w:tcPr>
            <w:tcW w:w="4395" w:type="dxa"/>
          </w:tcPr>
          <w:p w:rsidR="00F2142D" w:rsidRPr="00377F14" w:rsidRDefault="00F2142D" w:rsidP="006F6FF8">
            <w:pPr>
              <w:spacing w:before="120" w:after="0" w:line="240" w:lineRule="auto"/>
              <w:ind w:firstLine="0"/>
              <w:rPr>
                <w:b/>
                <w:color w:val="000000" w:themeColor="text1"/>
                <w:sz w:val="28"/>
              </w:rPr>
            </w:pPr>
            <w:r w:rsidRPr="00377F14">
              <w:rPr>
                <w:b/>
                <w:color w:val="000000" w:themeColor="text1"/>
                <w:sz w:val="28"/>
              </w:rPr>
              <w:t xml:space="preserve">Dr. </w:t>
            </w:r>
            <w:proofErr w:type="spellStart"/>
            <w:r w:rsidRPr="00377F14">
              <w:rPr>
                <w:b/>
                <w:color w:val="000000" w:themeColor="text1"/>
                <w:sz w:val="28"/>
              </w:rPr>
              <w:t>Vámossy</w:t>
            </w:r>
            <w:proofErr w:type="spellEnd"/>
            <w:r w:rsidRPr="00377F14">
              <w:rPr>
                <w:b/>
                <w:color w:val="000000" w:themeColor="text1"/>
                <w:sz w:val="28"/>
              </w:rPr>
              <w:t xml:space="preserve"> Zoltán</w:t>
            </w:r>
          </w:p>
        </w:tc>
      </w:tr>
      <w:tr w:rsidR="00F2142D" w:rsidRPr="00377F14" w:rsidTr="0094134C">
        <w:tc>
          <w:tcPr>
            <w:tcW w:w="2376" w:type="dxa"/>
          </w:tcPr>
          <w:p w:rsidR="00F2142D" w:rsidRPr="00377F14" w:rsidRDefault="00F2142D" w:rsidP="006F6FF8">
            <w:pPr>
              <w:spacing w:after="0" w:line="240" w:lineRule="auto"/>
              <w:rPr>
                <w:b/>
                <w:color w:val="000000" w:themeColor="text1"/>
                <w:sz w:val="28"/>
              </w:rPr>
            </w:pPr>
          </w:p>
        </w:tc>
        <w:tc>
          <w:tcPr>
            <w:tcW w:w="1985" w:type="dxa"/>
          </w:tcPr>
          <w:p w:rsidR="00F2142D" w:rsidRPr="00377F14" w:rsidRDefault="00F2142D" w:rsidP="006F6FF8">
            <w:pPr>
              <w:spacing w:after="0" w:line="240" w:lineRule="auto"/>
              <w:ind w:firstLine="0"/>
              <w:rPr>
                <w:color w:val="000000" w:themeColor="text1"/>
                <w:sz w:val="28"/>
              </w:rPr>
            </w:pPr>
          </w:p>
        </w:tc>
        <w:tc>
          <w:tcPr>
            <w:tcW w:w="4395" w:type="dxa"/>
          </w:tcPr>
          <w:p w:rsidR="00F2142D" w:rsidRPr="00377F14" w:rsidRDefault="00F2142D" w:rsidP="006F6FF8">
            <w:pPr>
              <w:spacing w:after="0" w:line="240" w:lineRule="auto"/>
              <w:ind w:firstLine="0"/>
              <w:rPr>
                <w:color w:val="000000" w:themeColor="text1"/>
                <w:sz w:val="28"/>
              </w:rPr>
            </w:pPr>
            <w:r w:rsidRPr="00377F14">
              <w:rPr>
                <w:color w:val="000000" w:themeColor="text1"/>
                <w:sz w:val="28"/>
              </w:rPr>
              <w:t>egyetemi docens</w:t>
            </w:r>
          </w:p>
        </w:tc>
      </w:tr>
    </w:tbl>
    <w:p w:rsidR="00F2142D" w:rsidRPr="00377F14" w:rsidRDefault="00F2142D" w:rsidP="00F2142D">
      <w:pPr>
        <w:rPr>
          <w:color w:val="000000" w:themeColor="text1"/>
        </w:rPr>
      </w:pPr>
    </w:p>
    <w:p w:rsidR="00F2142D" w:rsidRPr="00377F14" w:rsidRDefault="00F2142D" w:rsidP="00F2142D">
      <w:pPr>
        <w:rPr>
          <w:color w:val="000000" w:themeColor="text1"/>
        </w:rPr>
      </w:pPr>
    </w:p>
    <w:p w:rsidR="00F2142D" w:rsidRPr="00377F14" w:rsidRDefault="00F2142D" w:rsidP="00F2142D">
      <w:pPr>
        <w:spacing w:after="240"/>
        <w:rPr>
          <w:color w:val="000000" w:themeColor="text1"/>
        </w:rPr>
      </w:pPr>
      <w:r w:rsidRPr="00377F14">
        <w:rPr>
          <w:color w:val="000000" w:themeColor="text1"/>
        </w:rPr>
        <w:br w:type="page"/>
      </w:r>
    </w:p>
    <w:sdt>
      <w:sdtPr>
        <w:rPr>
          <w:b w:val="0"/>
          <w:bCs w:val="0"/>
          <w:caps w:val="0"/>
          <w:kern w:val="0"/>
          <w:sz w:val="24"/>
          <w:szCs w:val="24"/>
        </w:rPr>
        <w:id w:val="-2097089867"/>
        <w:docPartObj>
          <w:docPartGallery w:val="Table of Contents"/>
          <w:docPartUnique/>
        </w:docPartObj>
      </w:sdtPr>
      <w:sdtContent>
        <w:bookmarkStart w:id="0" w:name="_Toc406517321" w:displacedByCustomXml="prev"/>
        <w:p w:rsidR="00AF24CC" w:rsidRPr="00377F14" w:rsidRDefault="00AF24CC" w:rsidP="005F24F3">
          <w:pPr>
            <w:pStyle w:val="Cmsor1"/>
            <w:numPr>
              <w:ilvl w:val="0"/>
              <w:numId w:val="0"/>
            </w:numPr>
            <w:ind w:left="432"/>
          </w:pPr>
          <w:r w:rsidRPr="00377F14">
            <w:t>Tartalom</w:t>
          </w:r>
          <w:r w:rsidR="00C65D87" w:rsidRPr="00377F14">
            <w:t>jegyzék</w:t>
          </w:r>
          <w:bookmarkEnd w:id="0"/>
        </w:p>
        <w:p w:rsidR="00BA107F" w:rsidRPr="00377F14" w:rsidRDefault="001A6525">
          <w:pPr>
            <w:pStyle w:val="TJ1"/>
            <w:rPr>
              <w:rFonts w:eastAsiaTheme="minorEastAsia"/>
              <w:noProof/>
              <w:sz w:val="22"/>
              <w:szCs w:val="22"/>
              <w:lang w:val="en-US" w:eastAsia="en-US"/>
            </w:rPr>
          </w:pPr>
          <w:r w:rsidRPr="001A6525">
            <w:fldChar w:fldCharType="begin"/>
          </w:r>
          <w:r w:rsidR="00AF24CC" w:rsidRPr="00377F14">
            <w:instrText xml:space="preserve"> TOC \o "1-3" \h \z \u </w:instrText>
          </w:r>
          <w:r w:rsidRPr="001A6525">
            <w:fldChar w:fldCharType="separate"/>
          </w:r>
          <w:hyperlink w:anchor="_Toc406517321" w:history="1">
            <w:r w:rsidR="00BA107F" w:rsidRPr="00377F14">
              <w:rPr>
                <w:rStyle w:val="Hiperhivatkozs"/>
                <w:noProof/>
              </w:rPr>
              <w:t>Tartalomjegyzék</w:t>
            </w:r>
            <w:r w:rsidR="00BA107F" w:rsidRPr="00377F14">
              <w:rPr>
                <w:noProof/>
                <w:webHidden/>
              </w:rPr>
              <w:tab/>
            </w:r>
            <w:r w:rsidRPr="00377F14">
              <w:rPr>
                <w:noProof/>
                <w:webHidden/>
              </w:rPr>
              <w:fldChar w:fldCharType="begin"/>
            </w:r>
            <w:r w:rsidR="00BA107F" w:rsidRPr="00377F14">
              <w:rPr>
                <w:noProof/>
                <w:webHidden/>
              </w:rPr>
              <w:instrText xml:space="preserve"> PAGEREF _Toc406517321 \h </w:instrText>
            </w:r>
            <w:r w:rsidRPr="00377F14">
              <w:rPr>
                <w:noProof/>
                <w:webHidden/>
              </w:rPr>
            </w:r>
            <w:r w:rsidRPr="00377F14">
              <w:rPr>
                <w:noProof/>
                <w:webHidden/>
              </w:rPr>
              <w:fldChar w:fldCharType="separate"/>
            </w:r>
            <w:r w:rsidR="00BA107F" w:rsidRPr="00377F14">
              <w:rPr>
                <w:noProof/>
                <w:webHidden/>
              </w:rPr>
              <w:t>2</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22" w:history="1">
            <w:r w:rsidR="00BA107F" w:rsidRPr="00377F14">
              <w:rPr>
                <w:rStyle w:val="Hiperhivatkozs"/>
                <w:noProof/>
              </w:rPr>
              <w:t>1</w:t>
            </w:r>
            <w:r w:rsidR="00BA107F" w:rsidRPr="00377F14">
              <w:rPr>
                <w:rFonts w:eastAsiaTheme="minorEastAsia"/>
                <w:noProof/>
                <w:sz w:val="22"/>
                <w:szCs w:val="22"/>
                <w:lang w:val="en-US" w:eastAsia="en-US"/>
              </w:rPr>
              <w:tab/>
            </w:r>
            <w:r w:rsidR="00BA107F" w:rsidRPr="00377F14">
              <w:rPr>
                <w:rStyle w:val="Hiperhivatkozs"/>
                <w:noProof/>
              </w:rPr>
              <w:t>Rendszer célja</w:t>
            </w:r>
            <w:r w:rsidR="00BA107F" w:rsidRPr="00377F14">
              <w:rPr>
                <w:noProof/>
                <w:webHidden/>
              </w:rPr>
              <w:tab/>
            </w:r>
            <w:r w:rsidRPr="00377F14">
              <w:rPr>
                <w:noProof/>
                <w:webHidden/>
              </w:rPr>
              <w:fldChar w:fldCharType="begin"/>
            </w:r>
            <w:r w:rsidR="00BA107F" w:rsidRPr="00377F14">
              <w:rPr>
                <w:noProof/>
                <w:webHidden/>
              </w:rPr>
              <w:instrText xml:space="preserve"> PAGEREF _Toc406517322 \h </w:instrText>
            </w:r>
            <w:r w:rsidRPr="00377F14">
              <w:rPr>
                <w:noProof/>
                <w:webHidden/>
              </w:rPr>
            </w:r>
            <w:r w:rsidRPr="00377F14">
              <w:rPr>
                <w:noProof/>
                <w:webHidden/>
              </w:rPr>
              <w:fldChar w:fldCharType="separate"/>
            </w:r>
            <w:r w:rsidR="00BA107F" w:rsidRPr="00377F14">
              <w:rPr>
                <w:noProof/>
                <w:webHidden/>
              </w:rPr>
              <w:t>4</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23" w:history="1">
            <w:r w:rsidR="00BA107F" w:rsidRPr="00377F14">
              <w:rPr>
                <w:rStyle w:val="Hiperhivatkozs"/>
                <w:noProof/>
              </w:rPr>
              <w:t>1.1</w:t>
            </w:r>
            <w:r w:rsidR="00BA107F" w:rsidRPr="00377F14">
              <w:rPr>
                <w:rFonts w:eastAsiaTheme="minorEastAsia"/>
                <w:noProof/>
                <w:sz w:val="22"/>
                <w:szCs w:val="22"/>
                <w:lang w:val="en-US" w:eastAsia="en-US"/>
              </w:rPr>
              <w:tab/>
            </w:r>
            <w:r w:rsidR="00BA107F" w:rsidRPr="00377F14">
              <w:rPr>
                <w:rStyle w:val="Hiperhivatkozs"/>
                <w:noProof/>
              </w:rPr>
              <w:t>Észlelők munkájának támogatása</w:t>
            </w:r>
            <w:r w:rsidR="00BA107F" w:rsidRPr="00377F14">
              <w:rPr>
                <w:noProof/>
                <w:webHidden/>
              </w:rPr>
              <w:tab/>
            </w:r>
            <w:r w:rsidRPr="00377F14">
              <w:rPr>
                <w:noProof/>
                <w:webHidden/>
              </w:rPr>
              <w:fldChar w:fldCharType="begin"/>
            </w:r>
            <w:r w:rsidR="00BA107F" w:rsidRPr="00377F14">
              <w:rPr>
                <w:noProof/>
                <w:webHidden/>
              </w:rPr>
              <w:instrText xml:space="preserve"> PAGEREF _Toc406517323 \h </w:instrText>
            </w:r>
            <w:r w:rsidRPr="00377F14">
              <w:rPr>
                <w:noProof/>
                <w:webHidden/>
              </w:rPr>
            </w:r>
            <w:r w:rsidRPr="00377F14">
              <w:rPr>
                <w:noProof/>
                <w:webHidden/>
              </w:rPr>
              <w:fldChar w:fldCharType="separate"/>
            </w:r>
            <w:r w:rsidR="00BA107F" w:rsidRPr="00377F14">
              <w:rPr>
                <w:noProof/>
                <w:webHidden/>
              </w:rPr>
              <w:t>4</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24" w:history="1">
            <w:r w:rsidR="00BA107F" w:rsidRPr="00377F14">
              <w:rPr>
                <w:rStyle w:val="Hiperhivatkozs"/>
                <w:noProof/>
              </w:rPr>
              <w:t>1.2</w:t>
            </w:r>
            <w:r w:rsidR="00BA107F" w:rsidRPr="00377F14">
              <w:rPr>
                <w:rFonts w:eastAsiaTheme="minorEastAsia"/>
                <w:noProof/>
                <w:sz w:val="22"/>
                <w:szCs w:val="22"/>
                <w:lang w:val="en-US" w:eastAsia="en-US"/>
              </w:rPr>
              <w:tab/>
            </w:r>
            <w:r w:rsidR="00BA107F" w:rsidRPr="00377F14">
              <w:rPr>
                <w:rStyle w:val="Hiperhivatkozs"/>
                <w:noProof/>
              </w:rPr>
              <w:t>Működtetés kényszerfeltételek mellett</w:t>
            </w:r>
            <w:r w:rsidR="00BA107F" w:rsidRPr="00377F14">
              <w:rPr>
                <w:noProof/>
                <w:webHidden/>
              </w:rPr>
              <w:tab/>
            </w:r>
            <w:r w:rsidRPr="00377F14">
              <w:rPr>
                <w:noProof/>
                <w:webHidden/>
              </w:rPr>
              <w:fldChar w:fldCharType="begin"/>
            </w:r>
            <w:r w:rsidR="00BA107F" w:rsidRPr="00377F14">
              <w:rPr>
                <w:noProof/>
                <w:webHidden/>
              </w:rPr>
              <w:instrText xml:space="preserve"> PAGEREF _Toc406517324 \h </w:instrText>
            </w:r>
            <w:r w:rsidRPr="00377F14">
              <w:rPr>
                <w:noProof/>
                <w:webHidden/>
              </w:rPr>
            </w:r>
            <w:r w:rsidRPr="00377F14">
              <w:rPr>
                <w:noProof/>
                <w:webHidden/>
              </w:rPr>
              <w:fldChar w:fldCharType="separate"/>
            </w:r>
            <w:r w:rsidR="00BA107F" w:rsidRPr="00377F14">
              <w:rPr>
                <w:noProof/>
                <w:webHidden/>
              </w:rPr>
              <w:t>5</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25" w:history="1">
            <w:r w:rsidR="00BA107F" w:rsidRPr="00377F14">
              <w:rPr>
                <w:rStyle w:val="Hiperhivatkozs"/>
                <w:noProof/>
              </w:rPr>
              <w:t>2</w:t>
            </w:r>
            <w:r w:rsidR="00BA107F" w:rsidRPr="00377F14">
              <w:rPr>
                <w:rFonts w:eastAsiaTheme="minorEastAsia"/>
                <w:noProof/>
                <w:sz w:val="22"/>
                <w:szCs w:val="22"/>
                <w:lang w:val="en-US" w:eastAsia="en-US"/>
              </w:rPr>
              <w:tab/>
            </w:r>
            <w:r w:rsidR="00BA107F" w:rsidRPr="00377F14">
              <w:rPr>
                <w:rStyle w:val="Hiperhivatkozs"/>
                <w:noProof/>
              </w:rPr>
              <w:t>Borultság vizsgálata és felhőtípusok osztályozása</w:t>
            </w:r>
            <w:r w:rsidR="00BA107F" w:rsidRPr="00377F14">
              <w:rPr>
                <w:noProof/>
                <w:webHidden/>
              </w:rPr>
              <w:tab/>
            </w:r>
            <w:r w:rsidRPr="00377F14">
              <w:rPr>
                <w:noProof/>
                <w:webHidden/>
              </w:rPr>
              <w:fldChar w:fldCharType="begin"/>
            </w:r>
            <w:r w:rsidR="00BA107F" w:rsidRPr="00377F14">
              <w:rPr>
                <w:noProof/>
                <w:webHidden/>
              </w:rPr>
              <w:instrText xml:space="preserve"> PAGEREF _Toc406517325 \h </w:instrText>
            </w:r>
            <w:r w:rsidRPr="00377F14">
              <w:rPr>
                <w:noProof/>
                <w:webHidden/>
              </w:rPr>
            </w:r>
            <w:r w:rsidRPr="00377F14">
              <w:rPr>
                <w:noProof/>
                <w:webHidden/>
              </w:rPr>
              <w:fldChar w:fldCharType="separate"/>
            </w:r>
            <w:r w:rsidR="00BA107F" w:rsidRPr="00377F14">
              <w:rPr>
                <w:noProof/>
                <w:webHidden/>
              </w:rPr>
              <w:t>7</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26" w:history="1">
            <w:r w:rsidR="00BA107F" w:rsidRPr="00377F14">
              <w:rPr>
                <w:rStyle w:val="Hiperhivatkozs"/>
                <w:noProof/>
              </w:rPr>
              <w:t>2.1</w:t>
            </w:r>
            <w:r w:rsidR="00BA107F" w:rsidRPr="00377F14">
              <w:rPr>
                <w:rFonts w:eastAsiaTheme="minorEastAsia"/>
                <w:noProof/>
                <w:sz w:val="22"/>
                <w:szCs w:val="22"/>
                <w:lang w:val="en-US" w:eastAsia="en-US"/>
              </w:rPr>
              <w:tab/>
            </w:r>
            <w:r w:rsidR="00BA107F" w:rsidRPr="00377F14">
              <w:rPr>
                <w:rStyle w:val="Hiperhivatkozs"/>
                <w:noProof/>
              </w:rPr>
              <w:t>Cél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26 \h </w:instrText>
            </w:r>
            <w:r w:rsidRPr="00377F14">
              <w:rPr>
                <w:noProof/>
                <w:webHidden/>
              </w:rPr>
            </w:r>
            <w:r w:rsidRPr="00377F14">
              <w:rPr>
                <w:noProof/>
                <w:webHidden/>
              </w:rPr>
              <w:fldChar w:fldCharType="separate"/>
            </w:r>
            <w:r w:rsidR="00BA107F" w:rsidRPr="00377F14">
              <w:rPr>
                <w:noProof/>
                <w:webHidden/>
              </w:rPr>
              <w:t>7</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27" w:history="1">
            <w:r w:rsidR="00BA107F" w:rsidRPr="00377F14">
              <w:rPr>
                <w:rStyle w:val="Hiperhivatkozs"/>
                <w:noProof/>
              </w:rPr>
              <w:t>2.2</w:t>
            </w:r>
            <w:r w:rsidR="00BA107F" w:rsidRPr="00377F14">
              <w:rPr>
                <w:rFonts w:eastAsiaTheme="minorEastAsia"/>
                <w:noProof/>
                <w:sz w:val="22"/>
                <w:szCs w:val="22"/>
                <w:lang w:val="en-US" w:eastAsia="en-US"/>
              </w:rPr>
              <w:tab/>
            </w:r>
            <w:r w:rsidR="00BA107F" w:rsidRPr="00377F14">
              <w:rPr>
                <w:rStyle w:val="Hiperhivatkozs"/>
                <w:noProof/>
              </w:rPr>
              <w:t>Felhők típusai és jellemzői</w:t>
            </w:r>
            <w:r w:rsidR="00BA107F" w:rsidRPr="00377F14">
              <w:rPr>
                <w:noProof/>
                <w:webHidden/>
              </w:rPr>
              <w:tab/>
            </w:r>
            <w:r w:rsidRPr="00377F14">
              <w:rPr>
                <w:noProof/>
                <w:webHidden/>
              </w:rPr>
              <w:fldChar w:fldCharType="begin"/>
            </w:r>
            <w:r w:rsidR="00BA107F" w:rsidRPr="00377F14">
              <w:rPr>
                <w:noProof/>
                <w:webHidden/>
              </w:rPr>
              <w:instrText xml:space="preserve"> PAGEREF _Toc406517327 \h </w:instrText>
            </w:r>
            <w:r w:rsidRPr="00377F14">
              <w:rPr>
                <w:noProof/>
                <w:webHidden/>
              </w:rPr>
            </w:r>
            <w:r w:rsidRPr="00377F14">
              <w:rPr>
                <w:noProof/>
                <w:webHidden/>
              </w:rPr>
              <w:fldChar w:fldCharType="separate"/>
            </w:r>
            <w:r w:rsidR="00BA107F" w:rsidRPr="00377F14">
              <w:rPr>
                <w:noProof/>
                <w:webHidden/>
              </w:rPr>
              <w:t>7</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28" w:history="1">
            <w:r w:rsidR="00BA107F" w:rsidRPr="00377F14">
              <w:rPr>
                <w:rStyle w:val="Hiperhivatkozs"/>
                <w:noProof/>
              </w:rPr>
              <w:t>2.3</w:t>
            </w:r>
            <w:r w:rsidR="00BA107F" w:rsidRPr="00377F14">
              <w:rPr>
                <w:rFonts w:eastAsiaTheme="minorEastAsia"/>
                <w:noProof/>
                <w:sz w:val="22"/>
                <w:szCs w:val="22"/>
                <w:lang w:val="en-US" w:eastAsia="en-US"/>
              </w:rPr>
              <w:tab/>
            </w:r>
            <w:r w:rsidR="00BA107F" w:rsidRPr="00377F14">
              <w:rPr>
                <w:rStyle w:val="Hiperhivatkozs"/>
                <w:noProof/>
              </w:rPr>
              <w:t>Probléma elemzése</w:t>
            </w:r>
            <w:r w:rsidR="00BA107F" w:rsidRPr="00377F14">
              <w:rPr>
                <w:noProof/>
                <w:webHidden/>
              </w:rPr>
              <w:tab/>
            </w:r>
            <w:r w:rsidRPr="00377F14">
              <w:rPr>
                <w:noProof/>
                <w:webHidden/>
              </w:rPr>
              <w:fldChar w:fldCharType="begin"/>
            </w:r>
            <w:r w:rsidR="00BA107F" w:rsidRPr="00377F14">
              <w:rPr>
                <w:noProof/>
                <w:webHidden/>
              </w:rPr>
              <w:instrText xml:space="preserve"> PAGEREF _Toc406517328 \h </w:instrText>
            </w:r>
            <w:r w:rsidRPr="00377F14">
              <w:rPr>
                <w:noProof/>
                <w:webHidden/>
              </w:rPr>
            </w:r>
            <w:r w:rsidRPr="00377F14">
              <w:rPr>
                <w:noProof/>
                <w:webHidden/>
              </w:rPr>
              <w:fldChar w:fldCharType="separate"/>
            </w:r>
            <w:r w:rsidR="00BA107F" w:rsidRPr="00377F14">
              <w:rPr>
                <w:noProof/>
                <w:webHidden/>
              </w:rPr>
              <w:t>9</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29" w:history="1">
            <w:r w:rsidR="00BA107F" w:rsidRPr="00377F14">
              <w:rPr>
                <w:rStyle w:val="Hiperhivatkozs"/>
                <w:noProof/>
              </w:rPr>
              <w:t>2.4</w:t>
            </w:r>
            <w:r w:rsidR="00BA107F" w:rsidRPr="00377F14">
              <w:rPr>
                <w:rFonts w:eastAsiaTheme="minorEastAsia"/>
                <w:noProof/>
                <w:sz w:val="22"/>
                <w:szCs w:val="22"/>
                <w:lang w:val="en-US" w:eastAsia="en-US"/>
              </w:rPr>
              <w:tab/>
            </w:r>
            <w:r w:rsidR="00BA107F" w:rsidRPr="00377F14">
              <w:rPr>
                <w:rStyle w:val="Hiperhivatkozs"/>
                <w:noProof/>
              </w:rPr>
              <w:t>Borultság vizsgálata hibrid küszöböléses algoritmussal</w:t>
            </w:r>
            <w:r w:rsidR="00BA107F" w:rsidRPr="00377F14">
              <w:rPr>
                <w:noProof/>
                <w:webHidden/>
              </w:rPr>
              <w:tab/>
            </w:r>
            <w:r w:rsidRPr="00377F14">
              <w:rPr>
                <w:noProof/>
                <w:webHidden/>
              </w:rPr>
              <w:fldChar w:fldCharType="begin"/>
            </w:r>
            <w:r w:rsidR="00BA107F" w:rsidRPr="00377F14">
              <w:rPr>
                <w:noProof/>
                <w:webHidden/>
              </w:rPr>
              <w:instrText xml:space="preserve"> PAGEREF _Toc406517329 \h </w:instrText>
            </w:r>
            <w:r w:rsidRPr="00377F14">
              <w:rPr>
                <w:noProof/>
                <w:webHidden/>
              </w:rPr>
            </w:r>
            <w:r w:rsidRPr="00377F14">
              <w:rPr>
                <w:noProof/>
                <w:webHidden/>
              </w:rPr>
              <w:fldChar w:fldCharType="separate"/>
            </w:r>
            <w:r w:rsidR="00BA107F" w:rsidRPr="00377F14">
              <w:rPr>
                <w:noProof/>
                <w:webHidden/>
              </w:rPr>
              <w:t>10</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0" w:history="1">
            <w:r w:rsidR="00BA107F" w:rsidRPr="00377F14">
              <w:rPr>
                <w:rStyle w:val="Hiperhivatkozs"/>
                <w:noProof/>
              </w:rPr>
              <w:t>2.5</w:t>
            </w:r>
            <w:r w:rsidR="00BA107F" w:rsidRPr="00377F14">
              <w:rPr>
                <w:rFonts w:eastAsiaTheme="minorEastAsia"/>
                <w:noProof/>
                <w:sz w:val="22"/>
                <w:szCs w:val="22"/>
                <w:lang w:val="en-US" w:eastAsia="en-US"/>
              </w:rPr>
              <w:tab/>
            </w:r>
            <w:r w:rsidR="00BA107F" w:rsidRPr="00377F14">
              <w:rPr>
                <w:rStyle w:val="Hiperhivatkozs"/>
                <w:noProof/>
              </w:rPr>
              <w:t>Borultság vizsgálata szaturáció méréssel</w:t>
            </w:r>
            <w:r w:rsidR="00BA107F" w:rsidRPr="00377F14">
              <w:rPr>
                <w:noProof/>
                <w:webHidden/>
              </w:rPr>
              <w:tab/>
            </w:r>
            <w:r w:rsidRPr="00377F14">
              <w:rPr>
                <w:noProof/>
                <w:webHidden/>
              </w:rPr>
              <w:fldChar w:fldCharType="begin"/>
            </w:r>
            <w:r w:rsidR="00BA107F" w:rsidRPr="00377F14">
              <w:rPr>
                <w:noProof/>
                <w:webHidden/>
              </w:rPr>
              <w:instrText xml:space="preserve"> PAGEREF _Toc406517330 \h </w:instrText>
            </w:r>
            <w:r w:rsidRPr="00377F14">
              <w:rPr>
                <w:noProof/>
                <w:webHidden/>
              </w:rPr>
            </w:r>
            <w:r w:rsidRPr="00377F14">
              <w:rPr>
                <w:noProof/>
                <w:webHidden/>
              </w:rPr>
              <w:fldChar w:fldCharType="separate"/>
            </w:r>
            <w:r w:rsidR="00BA107F" w:rsidRPr="00377F14">
              <w:rPr>
                <w:noProof/>
                <w:webHidden/>
              </w:rPr>
              <w:t>11</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1" w:history="1">
            <w:r w:rsidR="00BA107F" w:rsidRPr="00377F14">
              <w:rPr>
                <w:rStyle w:val="Hiperhivatkozs"/>
                <w:noProof/>
              </w:rPr>
              <w:t>2.6</w:t>
            </w:r>
            <w:r w:rsidR="00BA107F" w:rsidRPr="00377F14">
              <w:rPr>
                <w:rFonts w:eastAsiaTheme="minorEastAsia"/>
                <w:noProof/>
                <w:sz w:val="22"/>
                <w:szCs w:val="22"/>
                <w:lang w:val="en-US" w:eastAsia="en-US"/>
              </w:rPr>
              <w:tab/>
            </w:r>
            <w:r w:rsidR="00BA107F" w:rsidRPr="00377F14">
              <w:rPr>
                <w:rStyle w:val="Hiperhivatkozs"/>
                <w:noProof/>
              </w:rPr>
              <w:t>Borultság vizsgálat megvalósítása</w:t>
            </w:r>
            <w:r w:rsidR="00BA107F" w:rsidRPr="00377F14">
              <w:rPr>
                <w:noProof/>
                <w:webHidden/>
              </w:rPr>
              <w:tab/>
            </w:r>
            <w:r w:rsidRPr="00377F14">
              <w:rPr>
                <w:noProof/>
                <w:webHidden/>
              </w:rPr>
              <w:fldChar w:fldCharType="begin"/>
            </w:r>
            <w:r w:rsidR="00BA107F" w:rsidRPr="00377F14">
              <w:rPr>
                <w:noProof/>
                <w:webHidden/>
              </w:rPr>
              <w:instrText xml:space="preserve"> PAGEREF _Toc406517331 \h </w:instrText>
            </w:r>
            <w:r w:rsidRPr="00377F14">
              <w:rPr>
                <w:noProof/>
                <w:webHidden/>
              </w:rPr>
            </w:r>
            <w:r w:rsidRPr="00377F14">
              <w:rPr>
                <w:noProof/>
                <w:webHidden/>
              </w:rPr>
              <w:fldChar w:fldCharType="separate"/>
            </w:r>
            <w:r w:rsidR="00BA107F" w:rsidRPr="00377F14">
              <w:rPr>
                <w:noProof/>
                <w:webHidden/>
              </w:rPr>
              <w:t>13</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2" w:history="1">
            <w:r w:rsidR="00BA107F" w:rsidRPr="00377F14">
              <w:rPr>
                <w:rStyle w:val="Hiperhivatkozs"/>
                <w:noProof/>
              </w:rPr>
              <w:t>2.7</w:t>
            </w:r>
            <w:r w:rsidR="00BA107F" w:rsidRPr="00377F14">
              <w:rPr>
                <w:rFonts w:eastAsiaTheme="minorEastAsia"/>
                <w:noProof/>
                <w:sz w:val="22"/>
                <w:szCs w:val="22"/>
                <w:lang w:val="en-US" w:eastAsia="en-US"/>
              </w:rPr>
              <w:tab/>
            </w:r>
            <w:r w:rsidR="00BA107F" w:rsidRPr="00377F14">
              <w:rPr>
                <w:rStyle w:val="Hiperhivatkozs"/>
                <w:noProof/>
              </w:rPr>
              <w:t>Felhők osztályozása képfeldolgozással</w:t>
            </w:r>
            <w:r w:rsidR="00BA107F" w:rsidRPr="00377F14">
              <w:rPr>
                <w:noProof/>
                <w:webHidden/>
              </w:rPr>
              <w:tab/>
            </w:r>
            <w:r w:rsidRPr="00377F14">
              <w:rPr>
                <w:noProof/>
                <w:webHidden/>
              </w:rPr>
              <w:fldChar w:fldCharType="begin"/>
            </w:r>
            <w:r w:rsidR="00BA107F" w:rsidRPr="00377F14">
              <w:rPr>
                <w:noProof/>
                <w:webHidden/>
              </w:rPr>
              <w:instrText xml:space="preserve"> PAGEREF _Toc406517332 \h </w:instrText>
            </w:r>
            <w:r w:rsidRPr="00377F14">
              <w:rPr>
                <w:noProof/>
                <w:webHidden/>
              </w:rPr>
            </w:r>
            <w:r w:rsidRPr="00377F14">
              <w:rPr>
                <w:noProof/>
                <w:webHidden/>
              </w:rPr>
              <w:fldChar w:fldCharType="separate"/>
            </w:r>
            <w:r w:rsidR="00BA107F" w:rsidRPr="00377F14">
              <w:rPr>
                <w:noProof/>
                <w:webHidden/>
              </w:rPr>
              <w:t>15</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3" w:history="1">
            <w:r w:rsidR="00BA107F" w:rsidRPr="00377F14">
              <w:rPr>
                <w:rStyle w:val="Hiperhivatkozs"/>
                <w:noProof/>
              </w:rPr>
              <w:t>2.8</w:t>
            </w:r>
            <w:r w:rsidR="00BA107F" w:rsidRPr="00377F14">
              <w:rPr>
                <w:rFonts w:eastAsiaTheme="minorEastAsia"/>
                <w:noProof/>
                <w:sz w:val="22"/>
                <w:szCs w:val="22"/>
                <w:lang w:val="en-US" w:eastAsia="en-US"/>
              </w:rPr>
              <w:tab/>
            </w:r>
            <w:r w:rsidR="00BA107F" w:rsidRPr="00377F14">
              <w:rPr>
                <w:rStyle w:val="Hiperhivatkozs"/>
                <w:noProof/>
              </w:rPr>
              <w:t>Eredmények értékelése</w:t>
            </w:r>
            <w:r w:rsidR="00BA107F" w:rsidRPr="00377F14">
              <w:rPr>
                <w:noProof/>
                <w:webHidden/>
              </w:rPr>
              <w:tab/>
            </w:r>
            <w:r w:rsidRPr="00377F14">
              <w:rPr>
                <w:noProof/>
                <w:webHidden/>
              </w:rPr>
              <w:fldChar w:fldCharType="begin"/>
            </w:r>
            <w:r w:rsidR="00BA107F" w:rsidRPr="00377F14">
              <w:rPr>
                <w:noProof/>
                <w:webHidden/>
              </w:rPr>
              <w:instrText xml:space="preserve"> PAGEREF _Toc406517333 \h </w:instrText>
            </w:r>
            <w:r w:rsidRPr="00377F14">
              <w:rPr>
                <w:noProof/>
                <w:webHidden/>
              </w:rPr>
            </w:r>
            <w:r w:rsidRPr="00377F14">
              <w:rPr>
                <w:noProof/>
                <w:webHidden/>
              </w:rPr>
              <w:fldChar w:fldCharType="separate"/>
            </w:r>
            <w:r w:rsidR="00BA107F" w:rsidRPr="00377F14">
              <w:rPr>
                <w:noProof/>
                <w:webHidden/>
              </w:rPr>
              <w:t>17</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34" w:history="1">
            <w:r w:rsidR="00BA107F" w:rsidRPr="00377F14">
              <w:rPr>
                <w:rStyle w:val="Hiperhivatkozs"/>
                <w:noProof/>
              </w:rPr>
              <w:t>3</w:t>
            </w:r>
            <w:r w:rsidR="00BA107F" w:rsidRPr="00377F14">
              <w:rPr>
                <w:rFonts w:eastAsiaTheme="minorEastAsia"/>
                <w:noProof/>
                <w:sz w:val="22"/>
                <w:szCs w:val="22"/>
                <w:lang w:val="en-US" w:eastAsia="en-US"/>
              </w:rPr>
              <w:tab/>
            </w:r>
            <w:r w:rsidR="00BA107F" w:rsidRPr="00377F14">
              <w:rPr>
                <w:rStyle w:val="Hiperhivatkozs"/>
                <w:noProof/>
              </w:rPr>
              <w:t>Magassági szélirány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34 \h </w:instrText>
            </w:r>
            <w:r w:rsidRPr="00377F14">
              <w:rPr>
                <w:noProof/>
                <w:webHidden/>
              </w:rPr>
            </w:r>
            <w:r w:rsidRPr="00377F14">
              <w:rPr>
                <w:noProof/>
                <w:webHidden/>
              </w:rPr>
              <w:fldChar w:fldCharType="separate"/>
            </w:r>
            <w:r w:rsidR="00BA107F" w:rsidRPr="00377F14">
              <w:rPr>
                <w:noProof/>
                <w:webHidden/>
              </w:rPr>
              <w:t>19</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5" w:history="1">
            <w:r w:rsidR="00BA107F" w:rsidRPr="00377F14">
              <w:rPr>
                <w:rStyle w:val="Hiperhivatkozs"/>
                <w:noProof/>
              </w:rPr>
              <w:t>3.1</w:t>
            </w:r>
            <w:r w:rsidR="00BA107F" w:rsidRPr="00377F14">
              <w:rPr>
                <w:rFonts w:eastAsiaTheme="minorEastAsia"/>
                <w:noProof/>
                <w:sz w:val="22"/>
                <w:szCs w:val="22"/>
                <w:lang w:val="en-US" w:eastAsia="en-US"/>
              </w:rPr>
              <w:tab/>
            </w:r>
            <w:r w:rsidR="00BA107F" w:rsidRPr="00377F14">
              <w:rPr>
                <w:rStyle w:val="Hiperhivatkozs"/>
                <w:noProof/>
              </w:rPr>
              <w:t>Cél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35 \h </w:instrText>
            </w:r>
            <w:r w:rsidRPr="00377F14">
              <w:rPr>
                <w:noProof/>
                <w:webHidden/>
              </w:rPr>
            </w:r>
            <w:r w:rsidRPr="00377F14">
              <w:rPr>
                <w:noProof/>
                <w:webHidden/>
              </w:rPr>
              <w:fldChar w:fldCharType="separate"/>
            </w:r>
            <w:r w:rsidR="00BA107F" w:rsidRPr="00377F14">
              <w:rPr>
                <w:noProof/>
                <w:webHidden/>
              </w:rPr>
              <w:t>19</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6" w:history="1">
            <w:r w:rsidR="00BA107F" w:rsidRPr="00377F14">
              <w:rPr>
                <w:rStyle w:val="Hiperhivatkozs"/>
                <w:noProof/>
              </w:rPr>
              <w:t>3.2</w:t>
            </w:r>
            <w:r w:rsidR="00BA107F" w:rsidRPr="00377F14">
              <w:rPr>
                <w:rFonts w:eastAsiaTheme="minorEastAsia"/>
                <w:noProof/>
                <w:sz w:val="22"/>
                <w:szCs w:val="22"/>
                <w:lang w:val="en-US" w:eastAsia="en-US"/>
              </w:rPr>
              <w:tab/>
            </w:r>
            <w:r w:rsidR="00BA107F" w:rsidRPr="00377F14">
              <w:rPr>
                <w:rStyle w:val="Hiperhivatkozs"/>
                <w:noProof/>
              </w:rPr>
              <w:t>Probléma elemzése</w:t>
            </w:r>
            <w:r w:rsidR="00BA107F" w:rsidRPr="00377F14">
              <w:rPr>
                <w:noProof/>
                <w:webHidden/>
              </w:rPr>
              <w:tab/>
            </w:r>
            <w:r w:rsidRPr="00377F14">
              <w:rPr>
                <w:noProof/>
                <w:webHidden/>
              </w:rPr>
              <w:fldChar w:fldCharType="begin"/>
            </w:r>
            <w:r w:rsidR="00BA107F" w:rsidRPr="00377F14">
              <w:rPr>
                <w:noProof/>
                <w:webHidden/>
              </w:rPr>
              <w:instrText xml:space="preserve"> PAGEREF _Toc406517336 \h </w:instrText>
            </w:r>
            <w:r w:rsidRPr="00377F14">
              <w:rPr>
                <w:noProof/>
                <w:webHidden/>
              </w:rPr>
            </w:r>
            <w:r w:rsidRPr="00377F14">
              <w:rPr>
                <w:noProof/>
                <w:webHidden/>
              </w:rPr>
              <w:fldChar w:fldCharType="separate"/>
            </w:r>
            <w:r w:rsidR="00BA107F" w:rsidRPr="00377F14">
              <w:rPr>
                <w:noProof/>
                <w:webHidden/>
              </w:rPr>
              <w:t>20</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7" w:history="1">
            <w:r w:rsidR="00BA107F" w:rsidRPr="00377F14">
              <w:rPr>
                <w:rStyle w:val="Hiperhivatkozs"/>
                <w:noProof/>
              </w:rPr>
              <w:t>3.3</w:t>
            </w:r>
            <w:r w:rsidR="00BA107F" w:rsidRPr="00377F14">
              <w:rPr>
                <w:rFonts w:eastAsiaTheme="minorEastAsia"/>
                <w:noProof/>
                <w:sz w:val="22"/>
                <w:szCs w:val="22"/>
                <w:lang w:val="en-US" w:eastAsia="en-US"/>
              </w:rPr>
              <w:tab/>
            </w:r>
            <w:r w:rsidR="00BA107F" w:rsidRPr="00377F14">
              <w:rPr>
                <w:rStyle w:val="Hiperhivatkozs"/>
                <w:noProof/>
              </w:rPr>
              <w:t>Megvalósítás</w:t>
            </w:r>
            <w:r w:rsidR="00BA107F" w:rsidRPr="00377F14">
              <w:rPr>
                <w:noProof/>
                <w:webHidden/>
              </w:rPr>
              <w:tab/>
            </w:r>
            <w:r w:rsidRPr="00377F14">
              <w:rPr>
                <w:noProof/>
                <w:webHidden/>
              </w:rPr>
              <w:fldChar w:fldCharType="begin"/>
            </w:r>
            <w:r w:rsidR="00BA107F" w:rsidRPr="00377F14">
              <w:rPr>
                <w:noProof/>
                <w:webHidden/>
              </w:rPr>
              <w:instrText xml:space="preserve"> PAGEREF _Toc406517337 \h </w:instrText>
            </w:r>
            <w:r w:rsidRPr="00377F14">
              <w:rPr>
                <w:noProof/>
                <w:webHidden/>
              </w:rPr>
            </w:r>
            <w:r w:rsidRPr="00377F14">
              <w:rPr>
                <w:noProof/>
                <w:webHidden/>
              </w:rPr>
              <w:fldChar w:fldCharType="separate"/>
            </w:r>
            <w:r w:rsidR="00BA107F" w:rsidRPr="00377F14">
              <w:rPr>
                <w:noProof/>
                <w:webHidden/>
              </w:rPr>
              <w:t>20</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38" w:history="1">
            <w:r w:rsidR="00BA107F" w:rsidRPr="00377F14">
              <w:rPr>
                <w:rStyle w:val="Hiperhivatkozs"/>
                <w:noProof/>
              </w:rPr>
              <w:t>3.4</w:t>
            </w:r>
            <w:r w:rsidR="00BA107F" w:rsidRPr="00377F14">
              <w:rPr>
                <w:rFonts w:eastAsiaTheme="minorEastAsia"/>
                <w:noProof/>
                <w:sz w:val="22"/>
                <w:szCs w:val="22"/>
                <w:lang w:val="en-US" w:eastAsia="en-US"/>
              </w:rPr>
              <w:tab/>
            </w:r>
            <w:r w:rsidR="00BA107F" w:rsidRPr="00377F14">
              <w:rPr>
                <w:rStyle w:val="Hiperhivatkozs"/>
                <w:noProof/>
              </w:rPr>
              <w:t>Eredmények értékelése</w:t>
            </w:r>
            <w:r w:rsidR="00BA107F" w:rsidRPr="00377F14">
              <w:rPr>
                <w:noProof/>
                <w:webHidden/>
              </w:rPr>
              <w:tab/>
            </w:r>
            <w:r w:rsidRPr="00377F14">
              <w:rPr>
                <w:noProof/>
                <w:webHidden/>
              </w:rPr>
              <w:fldChar w:fldCharType="begin"/>
            </w:r>
            <w:r w:rsidR="00BA107F" w:rsidRPr="00377F14">
              <w:rPr>
                <w:noProof/>
                <w:webHidden/>
              </w:rPr>
              <w:instrText xml:space="preserve"> PAGEREF _Toc406517338 \h </w:instrText>
            </w:r>
            <w:r w:rsidRPr="00377F14">
              <w:rPr>
                <w:noProof/>
                <w:webHidden/>
              </w:rPr>
            </w:r>
            <w:r w:rsidRPr="00377F14">
              <w:rPr>
                <w:noProof/>
                <w:webHidden/>
              </w:rPr>
              <w:fldChar w:fldCharType="separate"/>
            </w:r>
            <w:r w:rsidR="00BA107F" w:rsidRPr="00377F14">
              <w:rPr>
                <w:noProof/>
                <w:webHidden/>
              </w:rPr>
              <w:t>23</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39" w:history="1">
            <w:r w:rsidR="00BA107F" w:rsidRPr="00377F14">
              <w:rPr>
                <w:rStyle w:val="Hiperhivatkozs"/>
                <w:noProof/>
              </w:rPr>
              <w:t>4</w:t>
            </w:r>
            <w:r w:rsidR="00BA107F" w:rsidRPr="00377F14">
              <w:rPr>
                <w:rFonts w:eastAsiaTheme="minorEastAsia"/>
                <w:noProof/>
                <w:sz w:val="22"/>
                <w:szCs w:val="22"/>
                <w:lang w:val="en-US" w:eastAsia="en-US"/>
              </w:rPr>
              <w:tab/>
            </w:r>
            <w:r w:rsidR="00BA107F" w:rsidRPr="00377F14">
              <w:rPr>
                <w:rStyle w:val="Hiperhivatkozs"/>
                <w:noProof/>
                <w:highlight w:val="white"/>
              </w:rPr>
              <w:t>Esőzés kezdetének és befejeződésének megállapítása</w:t>
            </w:r>
            <w:r w:rsidR="00BA107F" w:rsidRPr="00377F14">
              <w:rPr>
                <w:noProof/>
                <w:webHidden/>
              </w:rPr>
              <w:tab/>
            </w:r>
            <w:r w:rsidRPr="00377F14">
              <w:rPr>
                <w:noProof/>
                <w:webHidden/>
              </w:rPr>
              <w:fldChar w:fldCharType="begin"/>
            </w:r>
            <w:r w:rsidR="00BA107F" w:rsidRPr="00377F14">
              <w:rPr>
                <w:noProof/>
                <w:webHidden/>
              </w:rPr>
              <w:instrText xml:space="preserve"> PAGEREF _Toc406517339 \h </w:instrText>
            </w:r>
            <w:r w:rsidRPr="00377F14">
              <w:rPr>
                <w:noProof/>
                <w:webHidden/>
              </w:rPr>
            </w:r>
            <w:r w:rsidRPr="00377F14">
              <w:rPr>
                <w:noProof/>
                <w:webHidden/>
              </w:rPr>
              <w:fldChar w:fldCharType="separate"/>
            </w:r>
            <w:r w:rsidR="00BA107F" w:rsidRPr="00377F14">
              <w:rPr>
                <w:noProof/>
                <w:webHidden/>
              </w:rPr>
              <w:t>24</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40" w:history="1">
            <w:r w:rsidR="00BA107F" w:rsidRPr="00377F14">
              <w:rPr>
                <w:rStyle w:val="Hiperhivatkozs"/>
                <w:noProof/>
              </w:rPr>
              <w:t>4.1</w:t>
            </w:r>
            <w:r w:rsidR="00BA107F" w:rsidRPr="00377F14">
              <w:rPr>
                <w:rFonts w:eastAsiaTheme="minorEastAsia"/>
                <w:noProof/>
                <w:sz w:val="22"/>
                <w:szCs w:val="22"/>
                <w:lang w:val="en-US" w:eastAsia="en-US"/>
              </w:rPr>
              <w:tab/>
            </w:r>
            <w:r w:rsidR="00BA107F" w:rsidRPr="00377F14">
              <w:rPr>
                <w:rStyle w:val="Hiperhivatkozs"/>
                <w:noProof/>
                <w:highlight w:val="white"/>
              </w:rPr>
              <w:t>Cél meghatározása</w:t>
            </w:r>
            <w:r w:rsidR="00BA107F" w:rsidRPr="00377F14">
              <w:rPr>
                <w:noProof/>
                <w:webHidden/>
              </w:rPr>
              <w:tab/>
            </w:r>
            <w:r w:rsidRPr="00377F14">
              <w:rPr>
                <w:noProof/>
                <w:webHidden/>
              </w:rPr>
              <w:fldChar w:fldCharType="begin"/>
            </w:r>
            <w:r w:rsidR="00BA107F" w:rsidRPr="00377F14">
              <w:rPr>
                <w:noProof/>
                <w:webHidden/>
              </w:rPr>
              <w:instrText xml:space="preserve"> PAGEREF _Toc406517340 \h </w:instrText>
            </w:r>
            <w:r w:rsidRPr="00377F14">
              <w:rPr>
                <w:noProof/>
                <w:webHidden/>
              </w:rPr>
            </w:r>
            <w:r w:rsidRPr="00377F14">
              <w:rPr>
                <w:noProof/>
                <w:webHidden/>
              </w:rPr>
              <w:fldChar w:fldCharType="separate"/>
            </w:r>
            <w:r w:rsidR="00BA107F" w:rsidRPr="00377F14">
              <w:rPr>
                <w:noProof/>
                <w:webHidden/>
              </w:rPr>
              <w:t>24</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41" w:history="1">
            <w:r w:rsidR="00BA107F" w:rsidRPr="00377F14">
              <w:rPr>
                <w:rStyle w:val="Hiperhivatkozs"/>
                <w:noProof/>
              </w:rPr>
              <w:t>4.2</w:t>
            </w:r>
            <w:r w:rsidR="00BA107F" w:rsidRPr="00377F14">
              <w:rPr>
                <w:rFonts w:eastAsiaTheme="minorEastAsia"/>
                <w:noProof/>
                <w:sz w:val="22"/>
                <w:szCs w:val="22"/>
                <w:lang w:val="en-US" w:eastAsia="en-US"/>
              </w:rPr>
              <w:tab/>
            </w:r>
            <w:r w:rsidR="00BA107F" w:rsidRPr="00377F14">
              <w:rPr>
                <w:rStyle w:val="Hiperhivatkozs"/>
                <w:noProof/>
                <w:highlight w:val="white"/>
              </w:rPr>
              <w:t>Esőcseppek fizikai jellemzői</w:t>
            </w:r>
            <w:r w:rsidR="00BA107F" w:rsidRPr="00377F14">
              <w:rPr>
                <w:noProof/>
                <w:webHidden/>
              </w:rPr>
              <w:tab/>
            </w:r>
            <w:r w:rsidRPr="00377F14">
              <w:rPr>
                <w:noProof/>
                <w:webHidden/>
              </w:rPr>
              <w:fldChar w:fldCharType="begin"/>
            </w:r>
            <w:r w:rsidR="00BA107F" w:rsidRPr="00377F14">
              <w:rPr>
                <w:noProof/>
                <w:webHidden/>
              </w:rPr>
              <w:instrText xml:space="preserve"> PAGEREF _Toc406517341 \h </w:instrText>
            </w:r>
            <w:r w:rsidRPr="00377F14">
              <w:rPr>
                <w:noProof/>
                <w:webHidden/>
              </w:rPr>
            </w:r>
            <w:r w:rsidRPr="00377F14">
              <w:rPr>
                <w:noProof/>
                <w:webHidden/>
              </w:rPr>
              <w:fldChar w:fldCharType="separate"/>
            </w:r>
            <w:r w:rsidR="00BA107F" w:rsidRPr="00377F14">
              <w:rPr>
                <w:noProof/>
                <w:webHidden/>
              </w:rPr>
              <w:t>24</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42" w:history="1">
            <w:r w:rsidR="00BA107F" w:rsidRPr="00377F14">
              <w:rPr>
                <w:rStyle w:val="Hiperhivatkozs"/>
                <w:noProof/>
              </w:rPr>
              <w:t>4.3</w:t>
            </w:r>
            <w:r w:rsidR="00BA107F" w:rsidRPr="00377F14">
              <w:rPr>
                <w:rFonts w:eastAsiaTheme="minorEastAsia"/>
                <w:noProof/>
                <w:sz w:val="22"/>
                <w:szCs w:val="22"/>
                <w:lang w:val="en-US" w:eastAsia="en-US"/>
              </w:rPr>
              <w:tab/>
            </w:r>
            <w:r w:rsidR="00BA107F" w:rsidRPr="00377F14">
              <w:rPr>
                <w:rStyle w:val="Hiperhivatkozs"/>
                <w:noProof/>
              </w:rPr>
              <w:t>Az esődetektálás  lehetőségei</w:t>
            </w:r>
            <w:r w:rsidR="00BA107F" w:rsidRPr="00377F14">
              <w:rPr>
                <w:noProof/>
                <w:webHidden/>
              </w:rPr>
              <w:tab/>
            </w:r>
            <w:r w:rsidRPr="00377F14">
              <w:rPr>
                <w:noProof/>
                <w:webHidden/>
              </w:rPr>
              <w:fldChar w:fldCharType="begin"/>
            </w:r>
            <w:r w:rsidR="00BA107F" w:rsidRPr="00377F14">
              <w:rPr>
                <w:noProof/>
                <w:webHidden/>
              </w:rPr>
              <w:instrText xml:space="preserve"> PAGEREF _Toc406517342 \h </w:instrText>
            </w:r>
            <w:r w:rsidRPr="00377F14">
              <w:rPr>
                <w:noProof/>
                <w:webHidden/>
              </w:rPr>
            </w:r>
            <w:r w:rsidRPr="00377F14">
              <w:rPr>
                <w:noProof/>
                <w:webHidden/>
              </w:rPr>
              <w:fldChar w:fldCharType="separate"/>
            </w:r>
            <w:r w:rsidR="00BA107F" w:rsidRPr="00377F14">
              <w:rPr>
                <w:noProof/>
                <w:webHidden/>
              </w:rPr>
              <w:t>25</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43" w:history="1">
            <w:r w:rsidR="00BA107F" w:rsidRPr="00377F14">
              <w:rPr>
                <w:rStyle w:val="Hiperhivatkozs"/>
                <w:noProof/>
              </w:rPr>
              <w:t>4.3.1</w:t>
            </w:r>
            <w:r w:rsidR="00BA107F" w:rsidRPr="00377F14">
              <w:rPr>
                <w:rFonts w:eastAsiaTheme="minorEastAsia"/>
                <w:noProof/>
                <w:sz w:val="22"/>
                <w:szCs w:val="22"/>
                <w:lang w:val="en-US" w:eastAsia="en-US"/>
              </w:rPr>
              <w:tab/>
            </w:r>
            <w:r w:rsidR="00BA107F" w:rsidRPr="00377F14">
              <w:rPr>
                <w:rStyle w:val="Hiperhivatkozs"/>
                <w:noProof/>
                <w:highlight w:val="white"/>
              </w:rPr>
              <w:t>Esővonalak detektálása hisztogram vizsgálattal mozgókép sorozaton</w:t>
            </w:r>
            <w:r w:rsidR="00BA107F" w:rsidRPr="00377F14">
              <w:rPr>
                <w:noProof/>
                <w:webHidden/>
              </w:rPr>
              <w:tab/>
            </w:r>
            <w:r w:rsidRPr="00377F14">
              <w:rPr>
                <w:noProof/>
                <w:webHidden/>
              </w:rPr>
              <w:fldChar w:fldCharType="begin"/>
            </w:r>
            <w:r w:rsidR="00BA107F" w:rsidRPr="00377F14">
              <w:rPr>
                <w:noProof/>
                <w:webHidden/>
              </w:rPr>
              <w:instrText xml:space="preserve"> PAGEREF _Toc406517343 \h </w:instrText>
            </w:r>
            <w:r w:rsidRPr="00377F14">
              <w:rPr>
                <w:noProof/>
                <w:webHidden/>
              </w:rPr>
            </w:r>
            <w:r w:rsidRPr="00377F14">
              <w:rPr>
                <w:noProof/>
                <w:webHidden/>
              </w:rPr>
              <w:fldChar w:fldCharType="separate"/>
            </w:r>
            <w:r w:rsidR="00BA107F" w:rsidRPr="00377F14">
              <w:rPr>
                <w:noProof/>
                <w:webHidden/>
              </w:rPr>
              <w:t>25</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44" w:history="1">
            <w:r w:rsidR="00BA107F" w:rsidRPr="00377F14">
              <w:rPr>
                <w:rStyle w:val="Hiperhivatkozs"/>
                <w:noProof/>
              </w:rPr>
              <w:t>4.3.2</w:t>
            </w:r>
            <w:r w:rsidR="00BA107F" w:rsidRPr="00377F14">
              <w:rPr>
                <w:rFonts w:eastAsiaTheme="minorEastAsia"/>
                <w:noProof/>
                <w:sz w:val="22"/>
                <w:szCs w:val="22"/>
                <w:lang w:val="en-US" w:eastAsia="en-US"/>
              </w:rPr>
              <w:tab/>
            </w:r>
            <w:r w:rsidR="00BA107F" w:rsidRPr="00377F14">
              <w:rPr>
                <w:rStyle w:val="Hiperhivatkozs"/>
                <w:noProof/>
                <w:highlight w:val="white"/>
              </w:rPr>
              <w:t>Esőcseppek felismerése gépjármű szélvédőjén</w:t>
            </w:r>
            <w:r w:rsidR="00BA107F" w:rsidRPr="00377F14">
              <w:rPr>
                <w:noProof/>
                <w:webHidden/>
              </w:rPr>
              <w:tab/>
            </w:r>
            <w:r w:rsidRPr="00377F14">
              <w:rPr>
                <w:noProof/>
                <w:webHidden/>
              </w:rPr>
              <w:fldChar w:fldCharType="begin"/>
            </w:r>
            <w:r w:rsidR="00BA107F" w:rsidRPr="00377F14">
              <w:rPr>
                <w:noProof/>
                <w:webHidden/>
              </w:rPr>
              <w:instrText xml:space="preserve"> PAGEREF _Toc406517344 \h </w:instrText>
            </w:r>
            <w:r w:rsidRPr="00377F14">
              <w:rPr>
                <w:noProof/>
                <w:webHidden/>
              </w:rPr>
            </w:r>
            <w:r w:rsidRPr="00377F14">
              <w:rPr>
                <w:noProof/>
                <w:webHidden/>
              </w:rPr>
              <w:fldChar w:fldCharType="separate"/>
            </w:r>
            <w:r w:rsidR="00BA107F" w:rsidRPr="00377F14">
              <w:rPr>
                <w:noProof/>
                <w:webHidden/>
              </w:rPr>
              <w:t>26</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45" w:history="1">
            <w:r w:rsidR="00BA107F" w:rsidRPr="00377F14">
              <w:rPr>
                <w:rStyle w:val="Hiperhivatkozs"/>
                <w:noProof/>
              </w:rPr>
              <w:t>4.4</w:t>
            </w:r>
            <w:r w:rsidR="00BA107F" w:rsidRPr="00377F14">
              <w:rPr>
                <w:rFonts w:eastAsiaTheme="minorEastAsia"/>
                <w:noProof/>
                <w:sz w:val="22"/>
                <w:szCs w:val="22"/>
                <w:lang w:val="en-US" w:eastAsia="en-US"/>
              </w:rPr>
              <w:tab/>
            </w:r>
            <w:r w:rsidR="00BA107F" w:rsidRPr="00377F14">
              <w:rPr>
                <w:rStyle w:val="Hiperhivatkozs"/>
                <w:noProof/>
                <w:highlight w:val="white"/>
              </w:rPr>
              <w:t>Esőcseppek detektálásának folyamata üvegbúrán</w:t>
            </w:r>
            <w:r w:rsidR="00BA107F" w:rsidRPr="00377F14">
              <w:rPr>
                <w:noProof/>
                <w:webHidden/>
              </w:rPr>
              <w:tab/>
            </w:r>
            <w:r w:rsidRPr="00377F14">
              <w:rPr>
                <w:noProof/>
                <w:webHidden/>
              </w:rPr>
              <w:fldChar w:fldCharType="begin"/>
            </w:r>
            <w:r w:rsidR="00BA107F" w:rsidRPr="00377F14">
              <w:rPr>
                <w:noProof/>
                <w:webHidden/>
              </w:rPr>
              <w:instrText xml:space="preserve"> PAGEREF _Toc406517345 \h </w:instrText>
            </w:r>
            <w:r w:rsidRPr="00377F14">
              <w:rPr>
                <w:noProof/>
                <w:webHidden/>
              </w:rPr>
            </w:r>
            <w:r w:rsidRPr="00377F14">
              <w:rPr>
                <w:noProof/>
                <w:webHidden/>
              </w:rPr>
              <w:fldChar w:fldCharType="separate"/>
            </w:r>
            <w:r w:rsidR="00BA107F" w:rsidRPr="00377F14">
              <w:rPr>
                <w:noProof/>
                <w:webHidden/>
              </w:rPr>
              <w:t>27</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46" w:history="1">
            <w:r w:rsidR="00BA107F" w:rsidRPr="00377F14">
              <w:rPr>
                <w:rStyle w:val="Hiperhivatkozs"/>
                <w:noProof/>
              </w:rPr>
              <w:t>4.4.1</w:t>
            </w:r>
            <w:r w:rsidR="00BA107F" w:rsidRPr="00377F14">
              <w:rPr>
                <w:rFonts w:eastAsiaTheme="minorEastAsia"/>
                <w:noProof/>
                <w:sz w:val="22"/>
                <w:szCs w:val="22"/>
                <w:lang w:val="en-US" w:eastAsia="en-US"/>
              </w:rPr>
              <w:tab/>
            </w:r>
            <w:r w:rsidR="00BA107F" w:rsidRPr="00377F14">
              <w:rPr>
                <w:rStyle w:val="Hiperhivatkozs"/>
                <w:noProof/>
                <w:highlight w:val="white"/>
              </w:rPr>
              <w:t>Előfeldolgozás a jól elkülöníthető cseppek detektálásához</w:t>
            </w:r>
            <w:r w:rsidR="00BA107F" w:rsidRPr="00377F14">
              <w:rPr>
                <w:noProof/>
                <w:webHidden/>
              </w:rPr>
              <w:tab/>
            </w:r>
            <w:r w:rsidRPr="00377F14">
              <w:rPr>
                <w:noProof/>
                <w:webHidden/>
              </w:rPr>
              <w:fldChar w:fldCharType="begin"/>
            </w:r>
            <w:r w:rsidR="00BA107F" w:rsidRPr="00377F14">
              <w:rPr>
                <w:noProof/>
                <w:webHidden/>
              </w:rPr>
              <w:instrText xml:space="preserve"> PAGEREF _Toc406517346 \h </w:instrText>
            </w:r>
            <w:r w:rsidRPr="00377F14">
              <w:rPr>
                <w:noProof/>
                <w:webHidden/>
              </w:rPr>
            </w:r>
            <w:r w:rsidRPr="00377F14">
              <w:rPr>
                <w:noProof/>
                <w:webHidden/>
              </w:rPr>
              <w:fldChar w:fldCharType="separate"/>
            </w:r>
            <w:r w:rsidR="00BA107F" w:rsidRPr="00377F14">
              <w:rPr>
                <w:noProof/>
                <w:webHidden/>
              </w:rPr>
              <w:t>27</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47" w:history="1">
            <w:r w:rsidR="00BA107F" w:rsidRPr="00377F14">
              <w:rPr>
                <w:rStyle w:val="Hiperhivatkozs"/>
                <w:noProof/>
              </w:rPr>
              <w:t>4.4.2</w:t>
            </w:r>
            <w:r w:rsidR="00BA107F" w:rsidRPr="00377F14">
              <w:rPr>
                <w:rFonts w:eastAsiaTheme="minorEastAsia"/>
                <w:noProof/>
                <w:sz w:val="22"/>
                <w:szCs w:val="22"/>
                <w:lang w:val="en-US" w:eastAsia="en-US"/>
              </w:rPr>
              <w:tab/>
            </w:r>
            <w:r w:rsidR="00BA107F" w:rsidRPr="00377F14">
              <w:rPr>
                <w:rStyle w:val="Hiperhivatkozs"/>
                <w:noProof/>
                <w:highlight w:val="white"/>
              </w:rPr>
              <w:t xml:space="preserve">Előfeldolgozás </w:t>
            </w:r>
            <w:r w:rsidR="00BA107F" w:rsidRPr="00377F14">
              <w:rPr>
                <w:rStyle w:val="Hiperhivatkozs"/>
                <w:noProof/>
              </w:rPr>
              <w:t>morfológiai műveletek alkalmazásával</w:t>
            </w:r>
            <w:r w:rsidR="00BA107F" w:rsidRPr="00377F14">
              <w:rPr>
                <w:noProof/>
                <w:webHidden/>
              </w:rPr>
              <w:tab/>
            </w:r>
            <w:r w:rsidRPr="00377F14">
              <w:rPr>
                <w:noProof/>
                <w:webHidden/>
              </w:rPr>
              <w:fldChar w:fldCharType="begin"/>
            </w:r>
            <w:r w:rsidR="00BA107F" w:rsidRPr="00377F14">
              <w:rPr>
                <w:noProof/>
                <w:webHidden/>
              </w:rPr>
              <w:instrText xml:space="preserve"> PAGEREF _Toc406517347 \h </w:instrText>
            </w:r>
            <w:r w:rsidRPr="00377F14">
              <w:rPr>
                <w:noProof/>
                <w:webHidden/>
              </w:rPr>
            </w:r>
            <w:r w:rsidRPr="00377F14">
              <w:rPr>
                <w:noProof/>
                <w:webHidden/>
              </w:rPr>
              <w:fldChar w:fldCharType="separate"/>
            </w:r>
            <w:r w:rsidR="00BA107F" w:rsidRPr="00377F14">
              <w:rPr>
                <w:noProof/>
                <w:webHidden/>
              </w:rPr>
              <w:t>28</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48" w:history="1">
            <w:r w:rsidR="00BA107F" w:rsidRPr="00377F14">
              <w:rPr>
                <w:rStyle w:val="Hiperhivatkozs"/>
                <w:noProof/>
              </w:rPr>
              <w:t>4.4.3</w:t>
            </w:r>
            <w:r w:rsidR="00BA107F" w:rsidRPr="00377F14">
              <w:rPr>
                <w:rFonts w:eastAsiaTheme="minorEastAsia"/>
                <w:noProof/>
                <w:sz w:val="22"/>
                <w:szCs w:val="22"/>
                <w:lang w:val="en-US" w:eastAsia="en-US"/>
              </w:rPr>
              <w:tab/>
            </w:r>
            <w:r w:rsidR="00BA107F" w:rsidRPr="00377F14">
              <w:rPr>
                <w:rStyle w:val="Hiperhivatkozs"/>
                <w:noProof/>
                <w:highlight w:val="white"/>
              </w:rPr>
              <w:t>Esőcseppek felismerése hibrid szegmentáló algoritmussal</w:t>
            </w:r>
            <w:r w:rsidR="00BA107F" w:rsidRPr="00377F14">
              <w:rPr>
                <w:noProof/>
                <w:webHidden/>
              </w:rPr>
              <w:tab/>
            </w:r>
            <w:r w:rsidRPr="00377F14">
              <w:rPr>
                <w:noProof/>
                <w:webHidden/>
              </w:rPr>
              <w:fldChar w:fldCharType="begin"/>
            </w:r>
            <w:r w:rsidR="00BA107F" w:rsidRPr="00377F14">
              <w:rPr>
                <w:noProof/>
                <w:webHidden/>
              </w:rPr>
              <w:instrText xml:space="preserve"> PAGEREF _Toc406517348 \h </w:instrText>
            </w:r>
            <w:r w:rsidRPr="00377F14">
              <w:rPr>
                <w:noProof/>
                <w:webHidden/>
              </w:rPr>
            </w:r>
            <w:r w:rsidRPr="00377F14">
              <w:rPr>
                <w:noProof/>
                <w:webHidden/>
              </w:rPr>
              <w:fldChar w:fldCharType="separate"/>
            </w:r>
            <w:r w:rsidR="00BA107F" w:rsidRPr="00377F14">
              <w:rPr>
                <w:noProof/>
                <w:webHidden/>
              </w:rPr>
              <w:t>28</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49" w:history="1">
            <w:r w:rsidR="00BA107F" w:rsidRPr="00377F14">
              <w:rPr>
                <w:rStyle w:val="Hiperhivatkozs"/>
                <w:noProof/>
              </w:rPr>
              <w:t>4.5</w:t>
            </w:r>
            <w:r w:rsidR="00BA107F" w:rsidRPr="00377F14">
              <w:rPr>
                <w:rFonts w:eastAsiaTheme="minorEastAsia"/>
                <w:noProof/>
                <w:sz w:val="22"/>
                <w:szCs w:val="22"/>
                <w:lang w:val="en-US" w:eastAsia="en-US"/>
              </w:rPr>
              <w:tab/>
            </w:r>
            <w:r w:rsidR="00BA107F" w:rsidRPr="00377F14">
              <w:rPr>
                <w:rStyle w:val="Hiperhivatkozs"/>
                <w:noProof/>
                <w:highlight w:val="white"/>
              </w:rPr>
              <w:t>Kezdeti és befejeződési időpont becslése</w:t>
            </w:r>
            <w:r w:rsidR="00BA107F" w:rsidRPr="00377F14">
              <w:rPr>
                <w:noProof/>
                <w:webHidden/>
              </w:rPr>
              <w:tab/>
            </w:r>
            <w:r w:rsidRPr="00377F14">
              <w:rPr>
                <w:noProof/>
                <w:webHidden/>
              </w:rPr>
              <w:fldChar w:fldCharType="begin"/>
            </w:r>
            <w:r w:rsidR="00BA107F" w:rsidRPr="00377F14">
              <w:rPr>
                <w:noProof/>
                <w:webHidden/>
              </w:rPr>
              <w:instrText xml:space="preserve"> PAGEREF _Toc406517349 \h </w:instrText>
            </w:r>
            <w:r w:rsidRPr="00377F14">
              <w:rPr>
                <w:noProof/>
                <w:webHidden/>
              </w:rPr>
            </w:r>
            <w:r w:rsidRPr="00377F14">
              <w:rPr>
                <w:noProof/>
                <w:webHidden/>
              </w:rPr>
              <w:fldChar w:fldCharType="separate"/>
            </w:r>
            <w:r w:rsidR="00BA107F" w:rsidRPr="00377F14">
              <w:rPr>
                <w:noProof/>
                <w:webHidden/>
              </w:rPr>
              <w:t>29</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50" w:history="1">
            <w:r w:rsidR="00BA107F" w:rsidRPr="00377F14">
              <w:rPr>
                <w:rStyle w:val="Hiperhivatkozs"/>
                <w:noProof/>
              </w:rPr>
              <w:t>4.6</w:t>
            </w:r>
            <w:r w:rsidR="00BA107F" w:rsidRPr="00377F14">
              <w:rPr>
                <w:rFonts w:eastAsiaTheme="minorEastAsia"/>
                <w:noProof/>
                <w:sz w:val="22"/>
                <w:szCs w:val="22"/>
                <w:lang w:val="en-US" w:eastAsia="en-US"/>
              </w:rPr>
              <w:tab/>
            </w:r>
            <w:r w:rsidR="00BA107F" w:rsidRPr="00377F14">
              <w:rPr>
                <w:rStyle w:val="Hiperhivatkozs"/>
                <w:noProof/>
              </w:rPr>
              <w:t>Elért eredmények</w:t>
            </w:r>
            <w:r w:rsidR="00BA107F" w:rsidRPr="00377F14">
              <w:rPr>
                <w:noProof/>
                <w:webHidden/>
              </w:rPr>
              <w:tab/>
            </w:r>
            <w:r w:rsidRPr="00377F14">
              <w:rPr>
                <w:noProof/>
                <w:webHidden/>
              </w:rPr>
              <w:fldChar w:fldCharType="begin"/>
            </w:r>
            <w:r w:rsidR="00BA107F" w:rsidRPr="00377F14">
              <w:rPr>
                <w:noProof/>
                <w:webHidden/>
              </w:rPr>
              <w:instrText xml:space="preserve"> PAGEREF _Toc406517350 \h </w:instrText>
            </w:r>
            <w:r w:rsidRPr="00377F14">
              <w:rPr>
                <w:noProof/>
                <w:webHidden/>
              </w:rPr>
            </w:r>
            <w:r w:rsidRPr="00377F14">
              <w:rPr>
                <w:noProof/>
                <w:webHidden/>
              </w:rPr>
              <w:fldChar w:fldCharType="separate"/>
            </w:r>
            <w:r w:rsidR="00BA107F" w:rsidRPr="00377F14">
              <w:rPr>
                <w:noProof/>
                <w:webHidden/>
              </w:rPr>
              <w:t>30</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51" w:history="1">
            <w:r w:rsidR="00BA107F" w:rsidRPr="00377F14">
              <w:rPr>
                <w:rStyle w:val="Hiperhivatkozs"/>
                <w:noProof/>
              </w:rPr>
              <w:t>5</w:t>
            </w:r>
            <w:r w:rsidR="00BA107F" w:rsidRPr="00377F14">
              <w:rPr>
                <w:rFonts w:eastAsiaTheme="minorEastAsia"/>
                <w:noProof/>
                <w:sz w:val="22"/>
                <w:szCs w:val="22"/>
                <w:lang w:val="en-US" w:eastAsia="en-US"/>
              </w:rPr>
              <w:tab/>
            </w:r>
            <w:r w:rsidR="00BA107F" w:rsidRPr="00377F14">
              <w:rPr>
                <w:rStyle w:val="Hiperhivatkozs"/>
                <w:noProof/>
              </w:rPr>
              <w:t>Rendszerterv</w:t>
            </w:r>
            <w:r w:rsidR="00BA107F" w:rsidRPr="00377F14">
              <w:rPr>
                <w:noProof/>
                <w:webHidden/>
              </w:rPr>
              <w:tab/>
            </w:r>
            <w:r w:rsidRPr="00377F14">
              <w:rPr>
                <w:noProof/>
                <w:webHidden/>
              </w:rPr>
              <w:fldChar w:fldCharType="begin"/>
            </w:r>
            <w:r w:rsidR="00BA107F" w:rsidRPr="00377F14">
              <w:rPr>
                <w:noProof/>
                <w:webHidden/>
              </w:rPr>
              <w:instrText xml:space="preserve"> PAGEREF _Toc406517351 \h </w:instrText>
            </w:r>
            <w:r w:rsidRPr="00377F14">
              <w:rPr>
                <w:noProof/>
                <w:webHidden/>
              </w:rPr>
            </w:r>
            <w:r w:rsidRPr="00377F14">
              <w:rPr>
                <w:noProof/>
                <w:webHidden/>
              </w:rPr>
              <w:fldChar w:fldCharType="separate"/>
            </w:r>
            <w:r w:rsidR="00BA107F" w:rsidRPr="00377F14">
              <w:rPr>
                <w:noProof/>
                <w:webHidden/>
              </w:rPr>
              <w:t>31</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52" w:history="1">
            <w:r w:rsidR="00BA107F" w:rsidRPr="00377F14">
              <w:rPr>
                <w:rStyle w:val="Hiperhivatkozs"/>
                <w:noProof/>
              </w:rPr>
              <w:t>5.1</w:t>
            </w:r>
            <w:r w:rsidR="00BA107F" w:rsidRPr="00377F14">
              <w:rPr>
                <w:rFonts w:eastAsiaTheme="minorEastAsia"/>
                <w:noProof/>
                <w:sz w:val="22"/>
                <w:szCs w:val="22"/>
                <w:lang w:val="en-US" w:eastAsia="en-US"/>
              </w:rPr>
              <w:tab/>
            </w:r>
            <w:r w:rsidR="00BA107F" w:rsidRPr="00377F14">
              <w:rPr>
                <w:rStyle w:val="Hiperhivatkozs"/>
                <w:noProof/>
              </w:rPr>
              <w:t>A rendszer moduljai</w:t>
            </w:r>
            <w:r w:rsidR="00BA107F" w:rsidRPr="00377F14">
              <w:rPr>
                <w:noProof/>
                <w:webHidden/>
              </w:rPr>
              <w:tab/>
            </w:r>
            <w:r w:rsidRPr="00377F14">
              <w:rPr>
                <w:noProof/>
                <w:webHidden/>
              </w:rPr>
              <w:fldChar w:fldCharType="begin"/>
            </w:r>
            <w:r w:rsidR="00BA107F" w:rsidRPr="00377F14">
              <w:rPr>
                <w:noProof/>
                <w:webHidden/>
              </w:rPr>
              <w:instrText xml:space="preserve"> PAGEREF _Toc406517352 \h </w:instrText>
            </w:r>
            <w:r w:rsidRPr="00377F14">
              <w:rPr>
                <w:noProof/>
                <w:webHidden/>
              </w:rPr>
            </w:r>
            <w:r w:rsidRPr="00377F14">
              <w:rPr>
                <w:noProof/>
                <w:webHidden/>
              </w:rPr>
              <w:fldChar w:fldCharType="separate"/>
            </w:r>
            <w:r w:rsidR="00BA107F" w:rsidRPr="00377F14">
              <w:rPr>
                <w:noProof/>
                <w:webHidden/>
              </w:rPr>
              <w:t>31</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53" w:history="1">
            <w:r w:rsidR="00BA107F" w:rsidRPr="00377F14">
              <w:rPr>
                <w:rStyle w:val="Hiperhivatkozs"/>
                <w:noProof/>
              </w:rPr>
              <w:t>5.2</w:t>
            </w:r>
            <w:r w:rsidR="00BA107F" w:rsidRPr="00377F14">
              <w:rPr>
                <w:rFonts w:eastAsiaTheme="minorEastAsia"/>
                <w:noProof/>
                <w:sz w:val="22"/>
                <w:szCs w:val="22"/>
                <w:lang w:val="en-US" w:eastAsia="en-US"/>
              </w:rPr>
              <w:tab/>
            </w:r>
            <w:r w:rsidR="00BA107F" w:rsidRPr="00377F14">
              <w:rPr>
                <w:rStyle w:val="Hiperhivatkozs"/>
                <w:noProof/>
              </w:rPr>
              <w:t>Fő modul</w:t>
            </w:r>
            <w:r w:rsidR="00BA107F" w:rsidRPr="00377F14">
              <w:rPr>
                <w:noProof/>
                <w:webHidden/>
              </w:rPr>
              <w:tab/>
            </w:r>
            <w:r w:rsidRPr="00377F14">
              <w:rPr>
                <w:noProof/>
                <w:webHidden/>
              </w:rPr>
              <w:fldChar w:fldCharType="begin"/>
            </w:r>
            <w:r w:rsidR="00BA107F" w:rsidRPr="00377F14">
              <w:rPr>
                <w:noProof/>
                <w:webHidden/>
              </w:rPr>
              <w:instrText xml:space="preserve"> PAGEREF _Toc406517353 \h </w:instrText>
            </w:r>
            <w:r w:rsidRPr="00377F14">
              <w:rPr>
                <w:noProof/>
                <w:webHidden/>
              </w:rPr>
            </w:r>
            <w:r w:rsidRPr="00377F14">
              <w:rPr>
                <w:noProof/>
                <w:webHidden/>
              </w:rPr>
              <w:fldChar w:fldCharType="separate"/>
            </w:r>
            <w:r w:rsidR="00BA107F" w:rsidRPr="00377F14">
              <w:rPr>
                <w:noProof/>
                <w:webHidden/>
              </w:rPr>
              <w:t>32</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54" w:history="1">
            <w:r w:rsidR="00BA107F" w:rsidRPr="00377F14">
              <w:rPr>
                <w:rStyle w:val="Hiperhivatkozs"/>
                <w:noProof/>
              </w:rPr>
              <w:t>5.2.1</w:t>
            </w:r>
            <w:r w:rsidR="00BA107F" w:rsidRPr="00377F14">
              <w:rPr>
                <w:rFonts w:eastAsiaTheme="minorEastAsia"/>
                <w:noProof/>
                <w:sz w:val="22"/>
                <w:szCs w:val="22"/>
                <w:lang w:val="en-US" w:eastAsia="en-US"/>
              </w:rPr>
              <w:tab/>
            </w:r>
            <w:r w:rsidR="00BA107F" w:rsidRPr="00377F14">
              <w:rPr>
                <w:rStyle w:val="Hiperhivatkozs"/>
                <w:noProof/>
              </w:rPr>
              <w:t>Felhasználói felület</w:t>
            </w:r>
            <w:r w:rsidR="00BA107F" w:rsidRPr="00377F14">
              <w:rPr>
                <w:noProof/>
                <w:webHidden/>
              </w:rPr>
              <w:tab/>
            </w:r>
            <w:r w:rsidRPr="00377F14">
              <w:rPr>
                <w:noProof/>
                <w:webHidden/>
              </w:rPr>
              <w:fldChar w:fldCharType="begin"/>
            </w:r>
            <w:r w:rsidR="00BA107F" w:rsidRPr="00377F14">
              <w:rPr>
                <w:noProof/>
                <w:webHidden/>
              </w:rPr>
              <w:instrText xml:space="preserve"> PAGEREF _Toc406517354 \h </w:instrText>
            </w:r>
            <w:r w:rsidRPr="00377F14">
              <w:rPr>
                <w:noProof/>
                <w:webHidden/>
              </w:rPr>
            </w:r>
            <w:r w:rsidRPr="00377F14">
              <w:rPr>
                <w:noProof/>
                <w:webHidden/>
              </w:rPr>
              <w:fldChar w:fldCharType="separate"/>
            </w:r>
            <w:r w:rsidR="00BA107F" w:rsidRPr="00377F14">
              <w:rPr>
                <w:noProof/>
                <w:webHidden/>
              </w:rPr>
              <w:t>32</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55" w:history="1">
            <w:r w:rsidR="00BA107F" w:rsidRPr="00377F14">
              <w:rPr>
                <w:rStyle w:val="Hiperhivatkozs"/>
                <w:noProof/>
              </w:rPr>
              <w:t>5.3</w:t>
            </w:r>
            <w:r w:rsidR="00BA107F" w:rsidRPr="00377F14">
              <w:rPr>
                <w:rFonts w:eastAsiaTheme="minorEastAsia"/>
                <w:noProof/>
                <w:sz w:val="22"/>
                <w:szCs w:val="22"/>
                <w:lang w:val="en-US" w:eastAsia="en-US"/>
              </w:rPr>
              <w:tab/>
            </w:r>
            <w:r w:rsidR="00BA107F" w:rsidRPr="00377F14">
              <w:rPr>
                <w:rStyle w:val="Hiperhivatkozs"/>
                <w:noProof/>
              </w:rPr>
              <w:t>Interfészek</w:t>
            </w:r>
            <w:r w:rsidR="00BA107F" w:rsidRPr="00377F14">
              <w:rPr>
                <w:noProof/>
                <w:webHidden/>
              </w:rPr>
              <w:tab/>
            </w:r>
            <w:r w:rsidRPr="00377F14">
              <w:rPr>
                <w:noProof/>
                <w:webHidden/>
              </w:rPr>
              <w:fldChar w:fldCharType="begin"/>
            </w:r>
            <w:r w:rsidR="00BA107F" w:rsidRPr="00377F14">
              <w:rPr>
                <w:noProof/>
                <w:webHidden/>
              </w:rPr>
              <w:instrText xml:space="preserve"> PAGEREF _Toc406517355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56" w:history="1">
            <w:r w:rsidR="00BA107F" w:rsidRPr="00377F14">
              <w:rPr>
                <w:rStyle w:val="Hiperhivatkozs"/>
                <w:noProof/>
              </w:rPr>
              <w:t>5.3.1</w:t>
            </w:r>
            <w:r w:rsidR="00BA107F" w:rsidRPr="00377F14">
              <w:rPr>
                <w:rFonts w:eastAsiaTheme="minorEastAsia"/>
                <w:noProof/>
                <w:sz w:val="22"/>
                <w:szCs w:val="22"/>
                <w:lang w:val="en-US" w:eastAsia="en-US"/>
              </w:rPr>
              <w:tab/>
            </w:r>
            <w:r w:rsidR="00BA107F" w:rsidRPr="00377F14">
              <w:rPr>
                <w:rStyle w:val="Hiperhivatkozs"/>
                <w:noProof/>
              </w:rPr>
              <w:t>Image Process Service interfész</w:t>
            </w:r>
            <w:r w:rsidR="00BA107F" w:rsidRPr="00377F14">
              <w:rPr>
                <w:noProof/>
                <w:webHidden/>
              </w:rPr>
              <w:tab/>
            </w:r>
            <w:r w:rsidRPr="00377F14">
              <w:rPr>
                <w:noProof/>
                <w:webHidden/>
              </w:rPr>
              <w:fldChar w:fldCharType="begin"/>
            </w:r>
            <w:r w:rsidR="00BA107F" w:rsidRPr="00377F14">
              <w:rPr>
                <w:noProof/>
                <w:webHidden/>
              </w:rPr>
              <w:instrText xml:space="preserve"> PAGEREF _Toc406517356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A6525">
          <w:pPr>
            <w:pStyle w:val="TJ3"/>
            <w:tabs>
              <w:tab w:val="left" w:pos="1760"/>
              <w:tab w:val="right" w:leader="dot" w:pos="9062"/>
            </w:tabs>
            <w:rPr>
              <w:rFonts w:eastAsiaTheme="minorEastAsia"/>
              <w:noProof/>
              <w:sz w:val="22"/>
              <w:szCs w:val="22"/>
              <w:lang w:val="en-US" w:eastAsia="en-US"/>
            </w:rPr>
          </w:pPr>
          <w:hyperlink w:anchor="_Toc406517357" w:history="1">
            <w:r w:rsidR="00BA107F" w:rsidRPr="00377F14">
              <w:rPr>
                <w:rStyle w:val="Hiperhivatkozs"/>
                <w:noProof/>
              </w:rPr>
              <w:t>5.3.2</w:t>
            </w:r>
            <w:r w:rsidR="00BA107F" w:rsidRPr="00377F14">
              <w:rPr>
                <w:rFonts w:eastAsiaTheme="minorEastAsia"/>
                <w:noProof/>
                <w:sz w:val="22"/>
                <w:szCs w:val="22"/>
                <w:lang w:val="en-US" w:eastAsia="en-US"/>
              </w:rPr>
              <w:tab/>
            </w:r>
            <w:r w:rsidR="00BA107F" w:rsidRPr="00377F14">
              <w:rPr>
                <w:rStyle w:val="Hiperhivatkozs"/>
                <w:noProof/>
              </w:rPr>
              <w:t>Subprocess Service interfész</w:t>
            </w:r>
            <w:r w:rsidR="00BA107F" w:rsidRPr="00377F14">
              <w:rPr>
                <w:noProof/>
                <w:webHidden/>
              </w:rPr>
              <w:tab/>
            </w:r>
            <w:r w:rsidRPr="00377F14">
              <w:rPr>
                <w:noProof/>
                <w:webHidden/>
              </w:rPr>
              <w:fldChar w:fldCharType="begin"/>
            </w:r>
            <w:r w:rsidR="00BA107F" w:rsidRPr="00377F14">
              <w:rPr>
                <w:noProof/>
                <w:webHidden/>
              </w:rPr>
              <w:instrText xml:space="preserve"> PAGEREF _Toc406517357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58" w:history="1">
            <w:r w:rsidR="00BA107F" w:rsidRPr="00377F14">
              <w:rPr>
                <w:rStyle w:val="Hiperhivatkozs"/>
                <w:noProof/>
              </w:rPr>
              <w:t>5.4</w:t>
            </w:r>
            <w:r w:rsidR="00BA107F" w:rsidRPr="00377F14">
              <w:rPr>
                <w:rFonts w:eastAsiaTheme="minorEastAsia"/>
                <w:noProof/>
                <w:sz w:val="22"/>
                <w:szCs w:val="22"/>
                <w:lang w:val="en-US" w:eastAsia="en-US"/>
              </w:rPr>
              <w:tab/>
            </w:r>
            <w:r w:rsidR="00BA107F" w:rsidRPr="00377F14">
              <w:rPr>
                <w:rStyle w:val="Hiperhivatkozs"/>
                <w:noProof/>
              </w:rPr>
              <w:t>Felhő detektáló modul</w:t>
            </w:r>
            <w:r w:rsidR="00BA107F" w:rsidRPr="00377F14">
              <w:rPr>
                <w:noProof/>
                <w:webHidden/>
              </w:rPr>
              <w:tab/>
            </w:r>
            <w:r w:rsidRPr="00377F14">
              <w:rPr>
                <w:noProof/>
                <w:webHidden/>
              </w:rPr>
              <w:fldChar w:fldCharType="begin"/>
            </w:r>
            <w:r w:rsidR="00BA107F" w:rsidRPr="00377F14">
              <w:rPr>
                <w:noProof/>
                <w:webHidden/>
              </w:rPr>
              <w:instrText xml:space="preserve"> PAGEREF _Toc406517358 \h </w:instrText>
            </w:r>
            <w:r w:rsidRPr="00377F14">
              <w:rPr>
                <w:noProof/>
                <w:webHidden/>
              </w:rPr>
            </w:r>
            <w:r w:rsidRPr="00377F14">
              <w:rPr>
                <w:noProof/>
                <w:webHidden/>
              </w:rPr>
              <w:fldChar w:fldCharType="separate"/>
            </w:r>
            <w:r w:rsidR="00BA107F" w:rsidRPr="00377F14">
              <w:rPr>
                <w:noProof/>
                <w:webHidden/>
              </w:rPr>
              <w:t>33</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59" w:history="1">
            <w:r w:rsidR="00BA107F" w:rsidRPr="00377F14">
              <w:rPr>
                <w:rStyle w:val="Hiperhivatkozs"/>
                <w:noProof/>
              </w:rPr>
              <w:t>5.5</w:t>
            </w:r>
            <w:r w:rsidR="00BA107F" w:rsidRPr="00377F14">
              <w:rPr>
                <w:rFonts w:eastAsiaTheme="minorEastAsia"/>
                <w:noProof/>
                <w:sz w:val="22"/>
                <w:szCs w:val="22"/>
                <w:lang w:val="en-US" w:eastAsia="en-US"/>
              </w:rPr>
              <w:tab/>
            </w:r>
            <w:r w:rsidR="00BA107F" w:rsidRPr="00377F14">
              <w:rPr>
                <w:rStyle w:val="Hiperhivatkozs"/>
                <w:noProof/>
              </w:rPr>
              <w:t>Magassági szélirány detektálása modul</w:t>
            </w:r>
            <w:r w:rsidR="00BA107F" w:rsidRPr="00377F14">
              <w:rPr>
                <w:noProof/>
                <w:webHidden/>
              </w:rPr>
              <w:tab/>
            </w:r>
            <w:r w:rsidRPr="00377F14">
              <w:rPr>
                <w:noProof/>
                <w:webHidden/>
              </w:rPr>
              <w:fldChar w:fldCharType="begin"/>
            </w:r>
            <w:r w:rsidR="00BA107F" w:rsidRPr="00377F14">
              <w:rPr>
                <w:noProof/>
                <w:webHidden/>
              </w:rPr>
              <w:instrText xml:space="preserve"> PAGEREF _Toc406517359 \h </w:instrText>
            </w:r>
            <w:r w:rsidRPr="00377F14">
              <w:rPr>
                <w:noProof/>
                <w:webHidden/>
              </w:rPr>
            </w:r>
            <w:r w:rsidRPr="00377F14">
              <w:rPr>
                <w:noProof/>
                <w:webHidden/>
              </w:rPr>
              <w:fldChar w:fldCharType="separate"/>
            </w:r>
            <w:r w:rsidR="00BA107F" w:rsidRPr="00377F14">
              <w:rPr>
                <w:noProof/>
                <w:webHidden/>
              </w:rPr>
              <w:t>34</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60" w:history="1">
            <w:r w:rsidR="00BA107F" w:rsidRPr="00377F14">
              <w:rPr>
                <w:rStyle w:val="Hiperhivatkozs"/>
                <w:noProof/>
              </w:rPr>
              <w:t>5.6</w:t>
            </w:r>
            <w:r w:rsidR="00BA107F" w:rsidRPr="00377F14">
              <w:rPr>
                <w:rFonts w:eastAsiaTheme="minorEastAsia"/>
                <w:noProof/>
                <w:sz w:val="22"/>
                <w:szCs w:val="22"/>
                <w:lang w:val="en-US" w:eastAsia="en-US"/>
              </w:rPr>
              <w:tab/>
            </w:r>
            <w:r w:rsidR="00BA107F" w:rsidRPr="00377F14">
              <w:rPr>
                <w:rStyle w:val="Hiperhivatkozs"/>
                <w:noProof/>
              </w:rPr>
              <w:t>Esőzés detektálása modul</w:t>
            </w:r>
            <w:r w:rsidR="00BA107F" w:rsidRPr="00377F14">
              <w:rPr>
                <w:noProof/>
                <w:webHidden/>
              </w:rPr>
              <w:tab/>
            </w:r>
            <w:r w:rsidRPr="00377F14">
              <w:rPr>
                <w:noProof/>
                <w:webHidden/>
              </w:rPr>
              <w:fldChar w:fldCharType="begin"/>
            </w:r>
            <w:r w:rsidR="00BA107F" w:rsidRPr="00377F14">
              <w:rPr>
                <w:noProof/>
                <w:webHidden/>
              </w:rPr>
              <w:instrText xml:space="preserve"> PAGEREF _Toc406517360 \h </w:instrText>
            </w:r>
            <w:r w:rsidRPr="00377F14">
              <w:rPr>
                <w:noProof/>
                <w:webHidden/>
              </w:rPr>
            </w:r>
            <w:r w:rsidRPr="00377F14">
              <w:rPr>
                <w:noProof/>
                <w:webHidden/>
              </w:rPr>
              <w:fldChar w:fldCharType="separate"/>
            </w:r>
            <w:r w:rsidR="00BA107F" w:rsidRPr="00377F14">
              <w:rPr>
                <w:noProof/>
                <w:webHidden/>
              </w:rPr>
              <w:t>34</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61" w:history="1">
            <w:r w:rsidR="00BA107F" w:rsidRPr="00377F14">
              <w:rPr>
                <w:rStyle w:val="Hiperhivatkozs"/>
                <w:noProof/>
              </w:rPr>
              <w:t>6</w:t>
            </w:r>
            <w:r w:rsidR="00BA107F" w:rsidRPr="00377F14">
              <w:rPr>
                <w:rFonts w:eastAsiaTheme="minorEastAsia"/>
                <w:noProof/>
                <w:sz w:val="22"/>
                <w:szCs w:val="22"/>
                <w:lang w:val="en-US" w:eastAsia="en-US"/>
              </w:rPr>
              <w:tab/>
            </w:r>
            <w:r w:rsidR="00BA107F" w:rsidRPr="00377F14">
              <w:rPr>
                <w:rStyle w:val="Hiperhivatkozs"/>
                <w:noProof/>
              </w:rPr>
              <w:t>Összegzés</w:t>
            </w:r>
            <w:r w:rsidR="00BA107F" w:rsidRPr="00377F14">
              <w:rPr>
                <w:noProof/>
                <w:webHidden/>
              </w:rPr>
              <w:tab/>
            </w:r>
            <w:r w:rsidRPr="00377F14">
              <w:rPr>
                <w:noProof/>
                <w:webHidden/>
              </w:rPr>
              <w:fldChar w:fldCharType="begin"/>
            </w:r>
            <w:r w:rsidR="00BA107F" w:rsidRPr="00377F14">
              <w:rPr>
                <w:noProof/>
                <w:webHidden/>
              </w:rPr>
              <w:instrText xml:space="preserve"> PAGEREF _Toc406517361 \h </w:instrText>
            </w:r>
            <w:r w:rsidRPr="00377F14">
              <w:rPr>
                <w:noProof/>
                <w:webHidden/>
              </w:rPr>
            </w:r>
            <w:r w:rsidRPr="00377F14">
              <w:rPr>
                <w:noProof/>
                <w:webHidden/>
              </w:rPr>
              <w:fldChar w:fldCharType="separate"/>
            </w:r>
            <w:r w:rsidR="00BA107F" w:rsidRPr="00377F14">
              <w:rPr>
                <w:noProof/>
                <w:webHidden/>
              </w:rPr>
              <w:t>35</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62" w:history="1">
            <w:r w:rsidR="00BA107F" w:rsidRPr="00377F14">
              <w:rPr>
                <w:rStyle w:val="Hiperhivatkozs"/>
                <w:noProof/>
              </w:rPr>
              <w:t>6.1</w:t>
            </w:r>
            <w:r w:rsidR="00BA107F" w:rsidRPr="00377F14">
              <w:rPr>
                <w:rFonts w:eastAsiaTheme="minorEastAsia"/>
                <w:noProof/>
                <w:sz w:val="22"/>
                <w:szCs w:val="22"/>
                <w:lang w:val="en-US" w:eastAsia="en-US"/>
              </w:rPr>
              <w:tab/>
            </w:r>
            <w:r w:rsidR="00BA107F" w:rsidRPr="00377F14">
              <w:rPr>
                <w:rStyle w:val="Hiperhivatkozs"/>
                <w:noProof/>
              </w:rPr>
              <w:t>Elért eredmények</w:t>
            </w:r>
            <w:r w:rsidR="00BA107F" w:rsidRPr="00377F14">
              <w:rPr>
                <w:noProof/>
                <w:webHidden/>
              </w:rPr>
              <w:tab/>
            </w:r>
            <w:r w:rsidRPr="00377F14">
              <w:rPr>
                <w:noProof/>
                <w:webHidden/>
              </w:rPr>
              <w:fldChar w:fldCharType="begin"/>
            </w:r>
            <w:r w:rsidR="00BA107F" w:rsidRPr="00377F14">
              <w:rPr>
                <w:noProof/>
                <w:webHidden/>
              </w:rPr>
              <w:instrText xml:space="preserve"> PAGEREF _Toc406517362 \h </w:instrText>
            </w:r>
            <w:r w:rsidRPr="00377F14">
              <w:rPr>
                <w:noProof/>
                <w:webHidden/>
              </w:rPr>
            </w:r>
            <w:r w:rsidRPr="00377F14">
              <w:rPr>
                <w:noProof/>
                <w:webHidden/>
              </w:rPr>
              <w:fldChar w:fldCharType="separate"/>
            </w:r>
            <w:r w:rsidR="00BA107F" w:rsidRPr="00377F14">
              <w:rPr>
                <w:noProof/>
                <w:webHidden/>
              </w:rPr>
              <w:t>35</w:t>
            </w:r>
            <w:r w:rsidRPr="00377F14">
              <w:rPr>
                <w:noProof/>
                <w:webHidden/>
              </w:rPr>
              <w:fldChar w:fldCharType="end"/>
            </w:r>
          </w:hyperlink>
        </w:p>
        <w:p w:rsidR="00BA107F" w:rsidRPr="00377F14" w:rsidRDefault="001A6525">
          <w:pPr>
            <w:pStyle w:val="TJ2"/>
            <w:tabs>
              <w:tab w:val="left" w:pos="1320"/>
              <w:tab w:val="right" w:leader="dot" w:pos="9062"/>
            </w:tabs>
            <w:rPr>
              <w:rFonts w:eastAsiaTheme="minorEastAsia"/>
              <w:noProof/>
              <w:sz w:val="22"/>
              <w:szCs w:val="22"/>
              <w:lang w:val="en-US" w:eastAsia="en-US"/>
            </w:rPr>
          </w:pPr>
          <w:hyperlink w:anchor="_Toc406517363" w:history="1">
            <w:r w:rsidR="00BA107F" w:rsidRPr="00377F14">
              <w:rPr>
                <w:rStyle w:val="Hiperhivatkozs"/>
                <w:noProof/>
              </w:rPr>
              <w:t>6.2</w:t>
            </w:r>
            <w:r w:rsidR="00BA107F" w:rsidRPr="00377F14">
              <w:rPr>
                <w:rFonts w:eastAsiaTheme="minorEastAsia"/>
                <w:noProof/>
                <w:sz w:val="22"/>
                <w:szCs w:val="22"/>
                <w:lang w:val="en-US" w:eastAsia="en-US"/>
              </w:rPr>
              <w:tab/>
            </w:r>
            <w:r w:rsidR="00BA107F" w:rsidRPr="00377F14">
              <w:rPr>
                <w:rStyle w:val="Hiperhivatkozs"/>
                <w:noProof/>
              </w:rPr>
              <w:t>Továbbfejlesztési lehetőségek</w:t>
            </w:r>
            <w:r w:rsidR="00BA107F" w:rsidRPr="00377F14">
              <w:rPr>
                <w:noProof/>
                <w:webHidden/>
              </w:rPr>
              <w:tab/>
            </w:r>
            <w:r w:rsidRPr="00377F14">
              <w:rPr>
                <w:noProof/>
                <w:webHidden/>
              </w:rPr>
              <w:fldChar w:fldCharType="begin"/>
            </w:r>
            <w:r w:rsidR="00BA107F" w:rsidRPr="00377F14">
              <w:rPr>
                <w:noProof/>
                <w:webHidden/>
              </w:rPr>
              <w:instrText xml:space="preserve"> PAGEREF _Toc406517363 \h </w:instrText>
            </w:r>
            <w:r w:rsidRPr="00377F14">
              <w:rPr>
                <w:noProof/>
                <w:webHidden/>
              </w:rPr>
            </w:r>
            <w:r w:rsidRPr="00377F14">
              <w:rPr>
                <w:noProof/>
                <w:webHidden/>
              </w:rPr>
              <w:fldChar w:fldCharType="separate"/>
            </w:r>
            <w:r w:rsidR="00BA107F" w:rsidRPr="00377F14">
              <w:rPr>
                <w:noProof/>
                <w:webHidden/>
              </w:rPr>
              <w:t>36</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64" w:history="1">
            <w:r w:rsidR="00BA107F" w:rsidRPr="00377F14">
              <w:rPr>
                <w:rStyle w:val="Hiperhivatkozs"/>
                <w:noProof/>
              </w:rPr>
              <w:t>7</w:t>
            </w:r>
            <w:r w:rsidR="00BA107F" w:rsidRPr="00377F14">
              <w:rPr>
                <w:rFonts w:eastAsiaTheme="minorEastAsia"/>
                <w:noProof/>
                <w:sz w:val="22"/>
                <w:szCs w:val="22"/>
                <w:lang w:val="en-US" w:eastAsia="en-US"/>
              </w:rPr>
              <w:tab/>
            </w:r>
            <w:r w:rsidR="00BA107F" w:rsidRPr="00377F14">
              <w:rPr>
                <w:rStyle w:val="Hiperhivatkozs"/>
                <w:noProof/>
              </w:rPr>
              <w:t>Mellékletek</w:t>
            </w:r>
            <w:r w:rsidR="00BA107F" w:rsidRPr="00377F14">
              <w:rPr>
                <w:noProof/>
                <w:webHidden/>
              </w:rPr>
              <w:tab/>
            </w:r>
            <w:r w:rsidRPr="00377F14">
              <w:rPr>
                <w:noProof/>
                <w:webHidden/>
              </w:rPr>
              <w:fldChar w:fldCharType="begin"/>
            </w:r>
            <w:r w:rsidR="00BA107F" w:rsidRPr="00377F14">
              <w:rPr>
                <w:noProof/>
                <w:webHidden/>
              </w:rPr>
              <w:instrText xml:space="preserve"> PAGEREF _Toc406517364 \h </w:instrText>
            </w:r>
            <w:r w:rsidRPr="00377F14">
              <w:rPr>
                <w:noProof/>
                <w:webHidden/>
              </w:rPr>
            </w:r>
            <w:r w:rsidRPr="00377F14">
              <w:rPr>
                <w:noProof/>
                <w:webHidden/>
              </w:rPr>
              <w:fldChar w:fldCharType="separate"/>
            </w:r>
            <w:r w:rsidR="00BA107F" w:rsidRPr="00377F14">
              <w:rPr>
                <w:noProof/>
                <w:webHidden/>
              </w:rPr>
              <w:t>38</w:t>
            </w:r>
            <w:r w:rsidRPr="00377F14">
              <w:rPr>
                <w:noProof/>
                <w:webHidden/>
              </w:rPr>
              <w:fldChar w:fldCharType="end"/>
            </w:r>
          </w:hyperlink>
        </w:p>
        <w:p w:rsidR="00BA107F" w:rsidRPr="00377F14" w:rsidRDefault="001A6525">
          <w:pPr>
            <w:pStyle w:val="TJ1"/>
            <w:tabs>
              <w:tab w:val="left" w:pos="880"/>
            </w:tabs>
            <w:rPr>
              <w:rFonts w:eastAsiaTheme="minorEastAsia"/>
              <w:noProof/>
              <w:sz w:val="22"/>
              <w:szCs w:val="22"/>
              <w:lang w:val="en-US" w:eastAsia="en-US"/>
            </w:rPr>
          </w:pPr>
          <w:hyperlink w:anchor="_Toc406517365" w:history="1">
            <w:r w:rsidR="00BA107F" w:rsidRPr="00377F14">
              <w:rPr>
                <w:rStyle w:val="Hiperhivatkozs"/>
                <w:noProof/>
              </w:rPr>
              <w:t>8</w:t>
            </w:r>
            <w:r w:rsidR="00BA107F" w:rsidRPr="00377F14">
              <w:rPr>
                <w:rFonts w:eastAsiaTheme="minorEastAsia"/>
                <w:noProof/>
                <w:sz w:val="22"/>
                <w:szCs w:val="22"/>
                <w:lang w:val="en-US" w:eastAsia="en-US"/>
              </w:rPr>
              <w:tab/>
            </w:r>
            <w:r w:rsidR="00BA107F" w:rsidRPr="00377F14">
              <w:rPr>
                <w:rStyle w:val="Hiperhivatkozs"/>
                <w:noProof/>
              </w:rPr>
              <w:t>Irodalomjegyzék</w:t>
            </w:r>
            <w:r w:rsidR="00BA107F" w:rsidRPr="00377F14">
              <w:rPr>
                <w:noProof/>
                <w:webHidden/>
              </w:rPr>
              <w:tab/>
            </w:r>
            <w:r w:rsidRPr="00377F14">
              <w:rPr>
                <w:noProof/>
                <w:webHidden/>
              </w:rPr>
              <w:fldChar w:fldCharType="begin"/>
            </w:r>
            <w:r w:rsidR="00BA107F" w:rsidRPr="00377F14">
              <w:rPr>
                <w:noProof/>
                <w:webHidden/>
              </w:rPr>
              <w:instrText xml:space="preserve"> PAGEREF _Toc406517365 \h </w:instrText>
            </w:r>
            <w:r w:rsidRPr="00377F14">
              <w:rPr>
                <w:noProof/>
                <w:webHidden/>
              </w:rPr>
            </w:r>
            <w:r w:rsidRPr="00377F14">
              <w:rPr>
                <w:noProof/>
                <w:webHidden/>
              </w:rPr>
              <w:fldChar w:fldCharType="separate"/>
            </w:r>
            <w:r w:rsidR="00BA107F" w:rsidRPr="00377F14">
              <w:rPr>
                <w:noProof/>
                <w:webHidden/>
              </w:rPr>
              <w:t>40</w:t>
            </w:r>
            <w:r w:rsidRPr="00377F14">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6517322"/>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6517323"/>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 xml:space="preserve">pság az időjárási jelenségek </w:t>
      </w:r>
      <w:r w:rsidRPr="00377F14">
        <w:t xml:space="preserve">mérése még becsléssel, az észlelők által történik. Ezeket a megfigyeléseket kihelyezett kamerák - például a meteorológiai </w:t>
      </w:r>
      <w:r w:rsidR="006F2538" w:rsidRPr="00377F14">
        <w:t>"</w:t>
      </w:r>
      <w:proofErr w:type="spellStart"/>
      <w:r w:rsidRPr="00377F14">
        <w:t>webkamerák</w:t>
      </w:r>
      <w:proofErr w:type="spellEnd"/>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w:t>
      </w:r>
      <w:proofErr w:type="spellStart"/>
      <w:r w:rsidR="00696A73" w:rsidRPr="00377F14">
        <w:t>búrával</w:t>
      </w:r>
      <w:proofErr w:type="spellEnd"/>
      <w:r w:rsidR="00696A73" w:rsidRPr="00377F14">
        <w:t xml:space="preserve">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w:t>
      </w:r>
      <w:proofErr w:type="spellStart"/>
      <w:r w:rsidRPr="00377F14">
        <w:rPr>
          <w:rStyle w:val="null"/>
        </w:rPr>
        <w:t>packing</w:t>
      </w:r>
      <w:proofErr w:type="spellEnd"/>
      <w:r w:rsidRPr="00377F14">
        <w:rPr>
          <w:rStyle w:val="null"/>
        </w:rPr>
        <w:t xml:space="preserve"> </w:t>
      </w:r>
      <w:proofErr w:type="spellStart"/>
      <w:r w:rsidRPr="00377F14">
        <w:rPr>
          <w:rStyle w:val="null"/>
        </w:rPr>
        <w:t>effect</w:t>
      </w:r>
      <w:proofErr w:type="spellEnd"/>
      <w:r w:rsidRPr="00377F14">
        <w:rPr>
          <w:rStyle w:val="null"/>
        </w:rPr>
        <w: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lastRenderedPageBreak/>
        <w:t>valamint</w:t>
      </w:r>
      <w:r w:rsidR="0094134C" w:rsidRPr="00377F14">
        <w:t xml:space="preserve"> a felhők típusait.</w:t>
      </w:r>
      <w:r w:rsidR="00507923" w:rsidRPr="00377F14">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6517324"/>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r w:rsidRPr="00377F14">
        <w:t>Az OMSZ</w:t>
      </w:r>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w:t>
      </w:r>
      <w:proofErr w:type="spellStart"/>
      <w:r w:rsidR="00DF57A8" w:rsidRPr="00377F14">
        <w:t>router</w:t>
      </w:r>
      <w:proofErr w:type="spellEnd"/>
      <w:r w:rsidR="00DF57A8" w:rsidRPr="00377F14">
        <w:t xml:space="preserve">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lang w:val="en-US" w:eastAsia="en-US"/>
        </w:rPr>
        <w:drawing>
          <wp:inline distT="0" distB="0" distL="0" distR="0">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9"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7B3DF2" w:rsidP="00257573">
      <w:pPr>
        <w:pStyle w:val="Kpalrs"/>
      </w:pPr>
      <w:r>
        <w:fldChar w:fldCharType="begin"/>
      </w:r>
      <w:r>
        <w:instrText xml:space="preserve"> STYLEREF 1 \s </w:instrText>
      </w:r>
      <w:r>
        <w:fldChar w:fldCharType="separate"/>
      </w:r>
      <w:r>
        <w:rPr>
          <w:noProof/>
        </w:rPr>
        <w:t>1</w:t>
      </w:r>
      <w:r>
        <w:fldChar w:fldCharType="end"/>
      </w:r>
      <w:r>
        <w:t>.</w:t>
      </w:r>
      <w:fldSimple w:instr=" SEQ ábra \* ARABIC \s 1 ">
        <w:r>
          <w:rPr>
            <w:noProof/>
          </w:rPr>
          <w:t>1</w:t>
        </w:r>
      </w:fldSimple>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továbbfejlesztésén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bookmarkStart w:id="13" w:name="_Ref406522610"/>
    <w:p w:rsidR="00AA5240" w:rsidRPr="00377F14" w:rsidRDefault="007B3DF2" w:rsidP="003F3234">
      <w:pPr>
        <w:pStyle w:val="Kpalrs"/>
      </w:pPr>
      <w:r>
        <w:fldChar w:fldCharType="begin"/>
      </w:r>
      <w:r>
        <w:instrText xml:space="preserve"> STYLEREF 1 \s </w:instrText>
      </w:r>
      <w:r>
        <w:fldChar w:fldCharType="separate"/>
      </w:r>
      <w:r>
        <w:rPr>
          <w:noProof/>
        </w:rPr>
        <w:t>1</w:t>
      </w:r>
      <w:r>
        <w:fldChar w:fldCharType="end"/>
      </w:r>
      <w:r>
        <w:t>.</w:t>
      </w:r>
      <w:fldSimple w:instr=" SEQ ábra \* ARABIC \s 1 ">
        <w:r>
          <w:rPr>
            <w:noProof/>
          </w:rPr>
          <w:t>2</w:t>
        </w:r>
      </w:fldSimple>
      <w:r w:rsidR="009F1E76" w:rsidRPr="00377F14">
        <w:t>. ábra</w:t>
      </w:r>
      <w:bookmarkEnd w:id="13"/>
      <w:r w:rsidR="009F1E76" w:rsidRPr="00377F14">
        <w:t xml:space="preserve"> - </w:t>
      </w:r>
      <w:r w:rsidR="009F1E76" w:rsidRPr="00377F14">
        <w:rPr>
          <w:noProof/>
          <w:color w:val="000000" w:themeColor="text1"/>
          <w:szCs w:val="20"/>
        </w:rPr>
        <w:t>Az OMSZ által használt kamerák szerkezeti felépítése.</w:t>
      </w:r>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4" w:name="_Toc369881015"/>
      <w:bookmarkStart w:id="15" w:name="_Toc371356722"/>
      <w:bookmarkStart w:id="16" w:name="_Toc385287712"/>
      <w:bookmarkStart w:id="17" w:name="_Toc406517325"/>
      <w:r w:rsidRPr="00377F14">
        <w:lastRenderedPageBreak/>
        <w:t>Borultság vizsgálata</w:t>
      </w:r>
      <w:bookmarkEnd w:id="14"/>
      <w:bookmarkEnd w:id="15"/>
      <w:r w:rsidR="00370835" w:rsidRPr="00377F14">
        <w:t xml:space="preserve"> és felhőtípus</w:t>
      </w:r>
      <w:r w:rsidR="00337E77" w:rsidRPr="00377F14">
        <w:t>ok osztályozása</w:t>
      </w:r>
      <w:bookmarkEnd w:id="16"/>
      <w:bookmarkEnd w:id="17"/>
    </w:p>
    <w:p w:rsidR="0094134C" w:rsidRPr="00377F14" w:rsidRDefault="0094134C" w:rsidP="00C726CC">
      <w:pPr>
        <w:pStyle w:val="Cmsor2"/>
        <w:rPr>
          <w:rFonts w:cs="Times New Roman"/>
        </w:rPr>
      </w:pPr>
      <w:bookmarkStart w:id="18" w:name="_Toc371356723"/>
      <w:bookmarkStart w:id="19" w:name="_Toc385287713"/>
      <w:bookmarkStart w:id="20" w:name="_Toc406517326"/>
      <w:r w:rsidRPr="00377F14">
        <w:rPr>
          <w:rFonts w:cs="Times New Roman"/>
        </w:rPr>
        <w:t>Cél meghatározása</w:t>
      </w:r>
      <w:bookmarkEnd w:id="18"/>
      <w:bookmarkEnd w:id="19"/>
      <w:bookmarkEnd w:id="20"/>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 xml:space="preserve">Ezt az értéket úgynevezett </w:t>
      </w:r>
      <w:proofErr w:type="spellStart"/>
      <w:r w:rsidR="006801EF" w:rsidRPr="00377F14">
        <w:t>oktában</w:t>
      </w:r>
      <w:proofErr w:type="spellEnd"/>
      <w:r w:rsidR="006801EF" w:rsidRPr="00377F14">
        <w:t xml:space="preserve">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Ez az érték adja a borultságot.</w:t>
      </w:r>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w:t>
      </w:r>
      <w:proofErr w:type="spellStart"/>
      <w:r w:rsidR="00EC376B" w:rsidRPr="00377F14">
        <w:t>oktában</w:t>
      </w:r>
      <w:proofErr w:type="spellEnd"/>
      <w:r w:rsidR="00EC376B" w:rsidRPr="00377F14">
        <w:t xml:space="preserve"> mért borultságát</w:t>
      </w:r>
      <w:r w:rsidR="00AF4298" w:rsidRPr="00377F14">
        <w:t>.</w:t>
      </w:r>
    </w:p>
    <w:p w:rsidR="00E27D1A" w:rsidRPr="00377F14" w:rsidRDefault="00475CC3" w:rsidP="00E27D1A">
      <w:pPr>
        <w:keepNext/>
        <w:spacing w:before="120"/>
        <w:ind w:firstLine="426"/>
        <w:jc w:val="center"/>
      </w:pPr>
      <w:r w:rsidRPr="00377F14">
        <w:rPr>
          <w:noProof/>
          <w:lang w:val="en-US" w:eastAsia="en-US"/>
        </w:rPr>
        <w:drawing>
          <wp:inline distT="0" distB="0" distL="0" distR="0">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1" w:name="_Ref406522636"/>
    <w:p w:rsidR="00475CC3" w:rsidRPr="00377F14" w:rsidRDefault="007B3DF2" w:rsidP="00475CC3">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1</w:t>
        </w:r>
      </w:fldSimple>
      <w:r w:rsidR="00E27D1A" w:rsidRPr="00377F14">
        <w:t>. ábra</w:t>
      </w:r>
      <w:bookmarkEnd w:id="21"/>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2" w:name="_Toc385287714"/>
      <w:bookmarkStart w:id="23" w:name="_Toc406517327"/>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és jellemzői</w:t>
      </w:r>
      <w:bookmarkEnd w:id="22"/>
      <w:bookmarkEnd w:id="23"/>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fldSimple w:instr=" REF _Ref406522343 \h  \* MERGEFORMAT ">
        <w:r w:rsidR="006D70BC" w:rsidRPr="00377F14">
          <w:rPr>
            <w:noProof/>
          </w:rPr>
          <w:t>1</w:t>
        </w:r>
        <w:r w:rsidR="006D70BC" w:rsidRPr="00377F14">
          <w:t>. melléklet</w:t>
        </w:r>
      </w:fldSimple>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Az alábbi adatokat a</w:t>
      </w:r>
      <w:r w:rsidR="009F67D2" w:rsidRPr="00377F14">
        <w:t xml:space="preserve"> MET Office könyvében</w:t>
      </w:r>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w:t>
      </w:r>
      <w:proofErr w:type="spellStart"/>
      <w:r w:rsidRPr="00377F14">
        <w:t>Cirrus</w:t>
      </w:r>
      <w:proofErr w:type="spellEnd"/>
      <w:r w:rsidRPr="00377F14">
        <w:t xml:space="preserve">, </w:t>
      </w:r>
      <w:proofErr w:type="spellStart"/>
      <w:r w:rsidRPr="00377F14">
        <w:t>Cirrocumulus</w:t>
      </w:r>
      <w:proofErr w:type="spellEnd"/>
      <w:r w:rsidRPr="00377F14">
        <w:t xml:space="preserve"> és a </w:t>
      </w:r>
      <w:proofErr w:type="spellStart"/>
      <w:r w:rsidRPr="00377F14">
        <w:t>Cirrostratus</w:t>
      </w:r>
      <w:proofErr w:type="spellEnd"/>
      <w:r w:rsidRPr="00377F14">
        <w:t xml:space="preserve">.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w:t>
      </w:r>
      <w:proofErr w:type="spellStart"/>
      <w:r w:rsidRPr="00377F14">
        <w:t>Cirrus</w:t>
      </w:r>
      <w:proofErr w:type="spellEnd"/>
      <w:r w:rsidRPr="00377F14">
        <w:t xml:space="preserve">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 xml:space="preserve">csíkja is </w:t>
      </w:r>
      <w:proofErr w:type="spellStart"/>
      <w:r w:rsidRPr="00377F14">
        <w:t>Cirrus-szá</w:t>
      </w:r>
      <w:proofErr w:type="spellEnd"/>
      <w:r w:rsidRPr="00377F14">
        <w:t xml:space="preserve"> alakul, ha sokáig megmarad (és ez nem baj, nem</w:t>
      </w:r>
      <w:r w:rsidR="00C70597" w:rsidRPr="00377F14">
        <w:t xml:space="preserve"> kell leszű</w:t>
      </w:r>
      <w:r w:rsidRPr="00377F14">
        <w:t>rni a felhők közül).</w:t>
      </w:r>
      <w:r w:rsidR="001D7859" w:rsidRPr="00377F14">
        <w:t xml:space="preserve"> Alfajai a </w:t>
      </w:r>
      <w:proofErr w:type="spellStart"/>
      <w:r w:rsidR="001D7859" w:rsidRPr="00377F14">
        <w:t>Cirrus</w:t>
      </w:r>
      <w:proofErr w:type="spellEnd"/>
      <w:r w:rsidR="001D7859" w:rsidRPr="00377F14">
        <w:t xml:space="preserve"> </w:t>
      </w:r>
      <w:proofErr w:type="spellStart"/>
      <w:r w:rsidR="001D7859" w:rsidRPr="00377F14">
        <w:t>uncinus</w:t>
      </w:r>
      <w:proofErr w:type="spellEnd"/>
      <w:r w:rsidR="001D7859" w:rsidRPr="00377F14">
        <w:t xml:space="preserve"> és a </w:t>
      </w:r>
      <w:proofErr w:type="spellStart"/>
      <w:r w:rsidR="001D7859" w:rsidRPr="00377F14">
        <w:t>Cirrus</w:t>
      </w:r>
      <w:proofErr w:type="spellEnd"/>
      <w:r w:rsidR="001D7859" w:rsidRPr="00377F14">
        <w:t xml:space="preserve"> </w:t>
      </w:r>
      <w:proofErr w:type="spellStart"/>
      <w:r w:rsidR="001D7859" w:rsidRPr="00377F14">
        <w:t>spissatus</w:t>
      </w:r>
      <w:proofErr w:type="spellEnd"/>
      <w:r w:rsidR="001D7859" w:rsidRPr="00377F14">
        <w:t>.</w:t>
      </w:r>
    </w:p>
    <w:p w:rsidR="004C548A" w:rsidRPr="00377F14" w:rsidRDefault="004C548A" w:rsidP="004C548A">
      <w:pPr>
        <w:spacing w:before="120"/>
        <w:ind w:firstLine="426"/>
      </w:pPr>
      <w:r w:rsidRPr="00377F14">
        <w:t xml:space="preserve">A </w:t>
      </w:r>
      <w:proofErr w:type="spellStart"/>
      <w:r w:rsidRPr="00377F14">
        <w:t>Cirrocumulust</w:t>
      </w:r>
      <w:proofErr w:type="spellEnd"/>
      <w:r w:rsidRPr="00377F14">
        <w:t xml:space="preserve"> a köznyelv "bárányfelhő"</w:t>
      </w:r>
      <w:proofErr w:type="spellStart"/>
      <w:r w:rsidRPr="00377F14">
        <w:t>-nek</w:t>
      </w:r>
      <w:proofErr w:type="spellEnd"/>
      <w:r w:rsidRPr="00377F14">
        <w:t xml:space="preserve">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 xml:space="preserve">A </w:t>
      </w:r>
      <w:proofErr w:type="spellStart"/>
      <w:r w:rsidRPr="00377F14">
        <w:t>Cirrostratus</w:t>
      </w:r>
      <w:proofErr w:type="spellEnd"/>
      <w:r w:rsidRPr="00377F14">
        <w:t xml:space="preserve"> egy magasan elhelyezkedő egybefüggő</w:t>
      </w:r>
      <w:r w:rsidR="00E033E9" w:rsidRPr="00377F14">
        <w:t>, vékony, fehér</w:t>
      </w:r>
      <w:r w:rsidRPr="00377F14">
        <w:t xml:space="preserve"> fátyolfelhő. Képes az egész eget beborítani. Különleges ismertetőjele, hogy nagyon hasonlít az </w:t>
      </w:r>
      <w:proofErr w:type="spellStart"/>
      <w:r w:rsidRPr="00377F14">
        <w:t>Altostratusra</w:t>
      </w:r>
      <w:proofErr w:type="spellEnd"/>
      <w:r w:rsidRPr="00377F14">
        <w:t xml:space="preserve">, de átlátszik rajta a Nap, és körülötte </w:t>
      </w:r>
      <w:proofErr w:type="spellStart"/>
      <w:r w:rsidRPr="00377F14">
        <w:t>Halo</w:t>
      </w:r>
      <w:proofErr w:type="spellEnd"/>
      <w:r w:rsidRPr="00377F14">
        <w:t xml:space="preserve">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w:t>
      </w:r>
      <w:proofErr w:type="spellStart"/>
      <w:r w:rsidR="00637219" w:rsidRPr="00377F14">
        <w:t>Altocumulus</w:t>
      </w:r>
      <w:proofErr w:type="spellEnd"/>
      <w:r w:rsidR="00637219" w:rsidRPr="00377F14">
        <w:t xml:space="preserve">, </w:t>
      </w:r>
      <w:proofErr w:type="spellStart"/>
      <w:r w:rsidR="00637219" w:rsidRPr="00377F14">
        <w:t>Altostratus</w:t>
      </w:r>
      <w:proofErr w:type="spellEnd"/>
      <w:r w:rsidR="00637219" w:rsidRPr="00377F14">
        <w:t xml:space="preserve"> és </w:t>
      </w:r>
      <w:proofErr w:type="spellStart"/>
      <w:r w:rsidR="00637219" w:rsidRPr="00377F14">
        <w:t>Nimbostratus</w:t>
      </w:r>
      <w:proofErr w:type="spellEnd"/>
      <w:r w:rsidR="00637219" w:rsidRPr="00377F14">
        <w:t>.</w:t>
      </w:r>
    </w:p>
    <w:p w:rsidR="004C548A" w:rsidRPr="00377F14" w:rsidRDefault="004C548A" w:rsidP="004C548A">
      <w:pPr>
        <w:spacing w:before="120"/>
        <w:ind w:firstLine="426"/>
      </w:pPr>
      <w:r w:rsidRPr="00377F14">
        <w:lastRenderedPageBreak/>
        <w:t xml:space="preserve">Az </w:t>
      </w:r>
      <w:proofErr w:type="spellStart"/>
      <w:r w:rsidRPr="00377F14">
        <w:t>Altocumulus</w:t>
      </w:r>
      <w:proofErr w:type="spellEnd"/>
      <w:r w:rsidRPr="00377F14">
        <w:t xml:space="preserve">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 xml:space="preserve">7 </w:t>
      </w:r>
      <w:proofErr w:type="spellStart"/>
      <w:r w:rsidRPr="00377F14">
        <w:t>oktáig</w:t>
      </w:r>
      <w:proofErr w:type="spellEnd"/>
      <w:r w:rsidRPr="00377F14">
        <w:t>.</w:t>
      </w:r>
      <w:r w:rsidR="00501780" w:rsidRPr="00377F14">
        <w:t xml:space="preserve"> Alfajai az </w:t>
      </w:r>
      <w:proofErr w:type="spellStart"/>
      <w:r w:rsidR="00501780" w:rsidRPr="00377F14">
        <w:t>Altocumulus</w:t>
      </w:r>
      <w:proofErr w:type="spellEnd"/>
      <w:r w:rsidR="00AB7447" w:rsidRPr="00377F14">
        <w:t xml:space="preserve"> </w:t>
      </w:r>
      <w:proofErr w:type="spellStart"/>
      <w:r w:rsidR="00AB7447" w:rsidRPr="00377F14">
        <w:t>translucid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opac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duplicatu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lenticularis</w:t>
      </w:r>
      <w:proofErr w:type="spellEnd"/>
      <w:r w:rsidR="00AB7447" w:rsidRPr="00377F14">
        <w:t xml:space="preserve">, </w:t>
      </w:r>
      <w:proofErr w:type="spellStart"/>
      <w:r w:rsidR="00AB7447" w:rsidRPr="00377F14">
        <w:t>Altocumulus</w:t>
      </w:r>
      <w:proofErr w:type="spellEnd"/>
      <w:r w:rsidR="00AB7447" w:rsidRPr="00377F14">
        <w:t xml:space="preserve"> </w:t>
      </w:r>
      <w:proofErr w:type="spellStart"/>
      <w:r w:rsidR="00AB7447" w:rsidRPr="00377F14">
        <w:t>floccus</w:t>
      </w:r>
      <w:proofErr w:type="spellEnd"/>
      <w:r w:rsidR="00AB7447" w:rsidRPr="00377F14">
        <w:t xml:space="preserve"> és az </w:t>
      </w:r>
      <w:proofErr w:type="spellStart"/>
      <w:r w:rsidR="00AB7447" w:rsidRPr="00377F14">
        <w:t>Altocumulus</w:t>
      </w:r>
      <w:proofErr w:type="spellEnd"/>
      <w:r w:rsidR="00AB7447" w:rsidRPr="00377F14">
        <w:t xml:space="preserve"> </w:t>
      </w:r>
      <w:proofErr w:type="spellStart"/>
      <w:r w:rsidR="00AB7447" w:rsidRPr="00377F14">
        <w:t>castellanus</w:t>
      </w:r>
      <w:proofErr w:type="spellEnd"/>
      <w:r w:rsidR="00AB7447" w:rsidRPr="00377F14">
        <w:t>.</w:t>
      </w:r>
    </w:p>
    <w:p w:rsidR="004C548A" w:rsidRPr="00377F14" w:rsidRDefault="004C548A" w:rsidP="004C548A">
      <w:pPr>
        <w:spacing w:before="120"/>
        <w:ind w:firstLine="426"/>
      </w:pPr>
      <w:r w:rsidRPr="00377F14">
        <w:t xml:space="preserve">Az </w:t>
      </w:r>
      <w:proofErr w:type="spellStart"/>
      <w:r w:rsidRPr="00377F14">
        <w:t>Altostratus</w:t>
      </w:r>
      <w:proofErr w:type="spellEnd"/>
      <w:r w:rsidRPr="00377F14">
        <w:t xml:space="preserve">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 xml:space="preserve">alfaja van, az </w:t>
      </w:r>
      <w:proofErr w:type="spellStart"/>
      <w:r w:rsidR="000B183D" w:rsidRPr="00377F14">
        <w:t>Altostratus</w:t>
      </w:r>
      <w:proofErr w:type="spellEnd"/>
      <w:r w:rsidR="000B183D" w:rsidRPr="00377F14">
        <w:t xml:space="preserve"> </w:t>
      </w:r>
      <w:proofErr w:type="spellStart"/>
      <w:r w:rsidR="000B183D" w:rsidRPr="00377F14">
        <w:t>translucidus</w:t>
      </w:r>
      <w:proofErr w:type="spellEnd"/>
      <w:r w:rsidR="000B183D" w:rsidRPr="00377F14">
        <w:t xml:space="preserve"> és az </w:t>
      </w:r>
      <w:proofErr w:type="spellStart"/>
      <w:r w:rsidR="000B183D" w:rsidRPr="00377F14">
        <w:t>Altostratus</w:t>
      </w:r>
      <w:proofErr w:type="spellEnd"/>
      <w:r w:rsidR="000B183D" w:rsidRPr="00377F14">
        <w:t xml:space="preserve"> </w:t>
      </w:r>
      <w:proofErr w:type="spellStart"/>
      <w:r w:rsidR="000B183D" w:rsidRPr="00377F14">
        <w:t>opacus</w:t>
      </w:r>
      <w:proofErr w:type="spellEnd"/>
      <w:r w:rsidR="00815547" w:rsidRPr="00377F14">
        <w:t xml:space="preserve">. </w:t>
      </w:r>
      <w:proofErr w:type="spellStart"/>
      <w:r w:rsidR="00815547" w:rsidRPr="00377F14">
        <w:t>Előbbin</w:t>
      </w:r>
      <w:proofErr w:type="spellEnd"/>
      <w:r w:rsidRPr="00377F14">
        <w:t xml:space="preserve"> átlátszik a Nap és</w:t>
      </w:r>
      <w:r w:rsidR="00DC5AF9" w:rsidRPr="00377F14">
        <w:t xml:space="preserve"> úgynevezett</w:t>
      </w:r>
      <w:r w:rsidRPr="00377F14">
        <w:t xml:space="preserve"> </w:t>
      </w:r>
      <w:proofErr w:type="spellStart"/>
      <w:r w:rsidRPr="00377F14">
        <w:t>Halo-ja</w:t>
      </w:r>
      <w:proofErr w:type="spellEnd"/>
      <w:r w:rsidRPr="00377F14">
        <w:t xml:space="preserve"> (gyűrűje) van,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w:t>
      </w:r>
      <w:proofErr w:type="spellStart"/>
      <w:r w:rsidRPr="00377F14">
        <w:t>Nimbostratus</w:t>
      </w:r>
      <w:proofErr w:type="spellEnd"/>
      <w:r w:rsidRPr="00377F14">
        <w:t xml:space="preserve">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w:t>
      </w:r>
      <w:proofErr w:type="spellStart"/>
      <w:r w:rsidRPr="00377F14">
        <w:t>Altostratusra</w:t>
      </w:r>
      <w:proofErr w:type="spellEnd"/>
      <w:r w:rsidRPr="00377F14">
        <w:t xml:space="preserve">, ezért akkor mondhatjuk </w:t>
      </w:r>
      <w:proofErr w:type="spellStart"/>
      <w:r w:rsidRPr="00377F14">
        <w:t>Nimbostratusnak</w:t>
      </w:r>
      <w:proofErr w:type="spellEnd"/>
      <w:r w:rsidRPr="00377F14">
        <w:t xml:space="preserve">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w:t>
      </w:r>
      <w:proofErr w:type="spellStart"/>
      <w:r w:rsidR="00F142AB" w:rsidRPr="00377F14">
        <w:t>szilárdot</w:t>
      </w:r>
      <w:proofErr w:type="spellEnd"/>
      <w:r w:rsidR="00F142AB" w:rsidRPr="00377F14">
        <w:t xml:space="preserve"> és folyékonyt vegyesen.</w:t>
      </w:r>
      <w:r w:rsidR="005C1455" w:rsidRPr="00377F14">
        <w:t xml:space="preserve"> Nap közben sötétebbek, éjjel viszont világosabbak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w:t>
      </w:r>
      <w:proofErr w:type="spellStart"/>
      <w:r w:rsidR="00CD065C" w:rsidRPr="00377F14">
        <w:t>Cumulonimbus</w:t>
      </w:r>
      <w:proofErr w:type="spellEnd"/>
      <w:r w:rsidR="00CD065C" w:rsidRPr="00377F14">
        <w:t xml:space="preserve">, </w:t>
      </w:r>
      <w:proofErr w:type="spellStart"/>
      <w:r w:rsidR="00CD065C" w:rsidRPr="00377F14">
        <w:t>Stratocumulus</w:t>
      </w:r>
      <w:proofErr w:type="spellEnd"/>
      <w:r w:rsidR="00CD065C" w:rsidRPr="00377F14">
        <w:t xml:space="preserve">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w:t>
      </w:r>
      <w:proofErr w:type="spellStart"/>
      <w:r w:rsidR="00C21A2B" w:rsidRPr="00377F14">
        <w:t>humilis</w:t>
      </w:r>
      <w:proofErr w:type="spellEnd"/>
      <w:r w:rsidR="00C21A2B" w:rsidRPr="00377F14">
        <w:t xml:space="preserve">, Cumulus </w:t>
      </w:r>
      <w:proofErr w:type="spellStart"/>
      <w:r w:rsidR="00C21A2B" w:rsidRPr="00377F14">
        <w:t>mediocris</w:t>
      </w:r>
      <w:proofErr w:type="spellEnd"/>
      <w:r w:rsidR="00C21A2B" w:rsidRPr="00377F14">
        <w:t xml:space="preserve">, Cumulus </w:t>
      </w:r>
      <w:proofErr w:type="spellStart"/>
      <w:r w:rsidR="00C21A2B" w:rsidRPr="00377F14">
        <w:t>congestus</w:t>
      </w:r>
      <w:proofErr w:type="spellEnd"/>
      <w:r w:rsidR="00C21A2B" w:rsidRPr="00377F14">
        <w:t xml:space="preserve"> és a Cumulus </w:t>
      </w:r>
      <w:proofErr w:type="spellStart"/>
      <w:r w:rsidR="00C21A2B" w:rsidRPr="00377F14">
        <w:t>fractus</w:t>
      </w:r>
      <w:proofErr w:type="spellEnd"/>
      <w:r w:rsidR="001C4868" w:rsidRPr="00377F14">
        <w:t>.</w:t>
      </w:r>
    </w:p>
    <w:p w:rsidR="00763592" w:rsidRDefault="004C548A" w:rsidP="00483D33">
      <w:pPr>
        <w:spacing w:before="120"/>
        <w:ind w:firstLine="426"/>
      </w:pPr>
      <w:r w:rsidRPr="00377F14">
        <w:t xml:space="preserve">A </w:t>
      </w:r>
      <w:proofErr w:type="spellStart"/>
      <w:r w:rsidRPr="00377F14">
        <w:t>Cumulonimbus</w:t>
      </w:r>
      <w:proofErr w:type="spellEnd"/>
      <w:r w:rsidRPr="00377F14">
        <w:t xml:space="preserve"> a Cumulus egy továbbfejlődött változata. Akkor nevezzük így a felhőt, ha a Cumulus magassága átlép a </w:t>
      </w:r>
      <w:proofErr w:type="spellStart"/>
      <w:r w:rsidRPr="00377F14">
        <w:t>közepmagas</w:t>
      </w:r>
      <w:proofErr w:type="spellEnd"/>
      <w:r w:rsidRPr="00377F14">
        <w:t xml:space="preserve">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w:t>
      </w:r>
      <w:proofErr w:type="spellStart"/>
      <w:r w:rsidR="00DC73D8" w:rsidRPr="00377F14">
        <w:t>Cumulonimbus</w:t>
      </w:r>
      <w:proofErr w:type="spellEnd"/>
      <w:r w:rsidR="00DC73D8" w:rsidRPr="00377F14">
        <w:t xml:space="preserve"> </w:t>
      </w:r>
      <w:proofErr w:type="spellStart"/>
      <w:r w:rsidR="00DC73D8" w:rsidRPr="00377F14">
        <w:t>calvus</w:t>
      </w:r>
      <w:proofErr w:type="spellEnd"/>
      <w:r w:rsidR="00DC73D8" w:rsidRPr="00377F14">
        <w:t xml:space="preserve"> és a </w:t>
      </w:r>
      <w:proofErr w:type="spellStart"/>
      <w:r w:rsidR="00DC73D8" w:rsidRPr="00377F14">
        <w:t>Cumulonimbus</w:t>
      </w:r>
      <w:proofErr w:type="spellEnd"/>
      <w:r w:rsidR="00DC73D8" w:rsidRPr="00377F14">
        <w:t xml:space="preserve"> </w:t>
      </w:r>
      <w:proofErr w:type="spellStart"/>
      <w:r w:rsidR="00DC73D8" w:rsidRPr="00377F14">
        <w:t>capillatus</w:t>
      </w:r>
      <w:proofErr w:type="spellEnd"/>
      <w:r w:rsidR="00DC73D8" w:rsidRPr="00377F14">
        <w:t>.</w:t>
      </w:r>
      <w:r w:rsidR="005B2A74">
        <w:br/>
      </w:r>
      <w:r w:rsidR="00483D33">
        <w:lastRenderedPageBreak/>
        <w:br/>
      </w:r>
      <w:r w:rsidR="00763592">
        <w:rPr>
          <w:noProof/>
          <w:lang w:val="en-US" w:eastAsia="en-US"/>
        </w:rPr>
        <w:drawing>
          <wp:inline distT="0" distB="0" distL="0" distR="0">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2" cstate="print"/>
                    <a:stretch>
                      <a:fillRect/>
                    </a:stretch>
                  </pic:blipFill>
                  <pic:spPr>
                    <a:xfrm>
                      <a:off x="0" y="0"/>
                      <a:ext cx="5401733" cy="1998133"/>
                    </a:xfrm>
                    <a:prstGeom prst="rect">
                      <a:avLst/>
                    </a:prstGeom>
                  </pic:spPr>
                </pic:pic>
              </a:graphicData>
            </a:graphic>
          </wp:inline>
        </w:drawing>
      </w:r>
    </w:p>
    <w:bookmarkStart w:id="24" w:name="_Ref406767452"/>
    <w:p w:rsidR="005D510F" w:rsidRPr="00377F14" w:rsidRDefault="007B3DF2" w:rsidP="007D6098">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2</w:t>
        </w:r>
      </w:fldSimple>
      <w:r w:rsidR="00763592">
        <w:t>. ábra</w:t>
      </w:r>
      <w:bookmarkEnd w:id="24"/>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p>
    <w:p w:rsidR="004C548A" w:rsidRPr="00377F14" w:rsidRDefault="004C548A" w:rsidP="004C548A">
      <w:pPr>
        <w:spacing w:before="120"/>
        <w:ind w:firstLine="426"/>
      </w:pPr>
      <w:r w:rsidRPr="00377F14">
        <w:t xml:space="preserve">A </w:t>
      </w:r>
      <w:proofErr w:type="spellStart"/>
      <w:r w:rsidRPr="00377F14">
        <w:t>Stratocumulus</w:t>
      </w:r>
      <w:proofErr w:type="spellEnd"/>
      <w:r w:rsidRPr="00377F14">
        <w:t xml:space="preserve"> alacsonyan elhelyezkedő párna alakú felhő.</w:t>
      </w:r>
      <w:r w:rsidR="007374BB" w:rsidRPr="00377F14">
        <w:t xml:space="preserve"> Nagy méretű,</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w:t>
      </w:r>
      <w:proofErr w:type="spellStart"/>
      <w:r w:rsidRPr="00377F14">
        <w:t>Stratusnak</w:t>
      </w:r>
      <w:proofErr w:type="spellEnd"/>
      <w:r w:rsidRPr="00377F14">
        <w:t xml:space="preserve"> két fajtája lehet: </w:t>
      </w:r>
      <w:proofErr w:type="spellStart"/>
      <w:r w:rsidRPr="00377F14">
        <w:t>Virga</w:t>
      </w:r>
      <w:proofErr w:type="spellEnd"/>
      <w:r w:rsidRPr="00377F14">
        <w:t xml:space="preserve"> és Stratus. A </w:t>
      </w:r>
      <w:proofErr w:type="spellStart"/>
      <w:r w:rsidRPr="00377F14">
        <w:t>Virga</w:t>
      </w:r>
      <w:proofErr w:type="spellEnd"/>
      <w:r w:rsidRPr="00377F14">
        <w:t xml:space="preserve">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nagy mértékben. </w:t>
      </w:r>
      <w:r w:rsidR="00401438" w:rsidRPr="00377F14">
        <w:t xml:space="preserve">Ide a </w:t>
      </w:r>
      <w:proofErr w:type="spellStart"/>
      <w:r w:rsidR="00401438" w:rsidRPr="00377F14">
        <w:t>Cumulonimbus</w:t>
      </w:r>
      <w:proofErr w:type="spellEnd"/>
      <w:r w:rsidR="00401438" w:rsidRPr="00377F14">
        <w:t xml:space="preserve"> és a </w:t>
      </w:r>
      <w:proofErr w:type="spellStart"/>
      <w:r w:rsidR="00401438" w:rsidRPr="00377F14">
        <w:t>Nimbostratus</w:t>
      </w:r>
      <w:proofErr w:type="spellEnd"/>
      <w:r w:rsidR="00401438" w:rsidRPr="00377F14">
        <w:t xml:space="preserve">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Másképp néz ki egy felhő kék ég alatt, és másképp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xml:space="preserve">. </w:t>
      </w:r>
      <w:r w:rsidR="003538A8">
        <w:lastRenderedPageBreak/>
        <w:t>ábra</w:t>
      </w:r>
      <w:r w:rsidR="003538A8">
        <w:fldChar w:fldCharType="end"/>
      </w:r>
      <w:r w:rsidRPr="00377F14">
        <w:t xml:space="preserve">). Az elsőbe tartozik többek között a Stratus, </w:t>
      </w:r>
      <w:proofErr w:type="spellStart"/>
      <w:r w:rsidRPr="00377F14">
        <w:t>Cirrus</w:t>
      </w:r>
      <w:proofErr w:type="spellEnd"/>
      <w:r w:rsidRPr="00377F14">
        <w:t xml:space="preserve">, </w:t>
      </w:r>
      <w:proofErr w:type="spellStart"/>
      <w:r w:rsidRPr="00377F14">
        <w:t>Nimbostratus</w:t>
      </w:r>
      <w:proofErr w:type="spellEnd"/>
      <w:r w:rsidRPr="00377F14">
        <w:t xml:space="preserve">, </w:t>
      </w:r>
      <w:proofErr w:type="spellStart"/>
      <w:r w:rsidRPr="00377F14">
        <w:t>Altostratus</w:t>
      </w:r>
      <w:proofErr w:type="spellEnd"/>
      <w:r w:rsidRPr="00377F14">
        <w:t xml:space="preserve">, a másodikba pedig a Cumulus, </w:t>
      </w:r>
      <w:proofErr w:type="spellStart"/>
      <w:r w:rsidRPr="00377F14">
        <w:t>Cumulonimbus</w:t>
      </w:r>
      <w:proofErr w:type="spellEnd"/>
      <w:r w:rsidRPr="00377F14">
        <w:t xml:space="preserve">, </w:t>
      </w:r>
      <w:proofErr w:type="spellStart"/>
      <w:r w:rsidRPr="00377F14">
        <w:t>Altocumu</w:t>
      </w:r>
      <w:r w:rsidR="00085538" w:rsidRPr="00377F14">
        <w:t>lus</w:t>
      </w:r>
      <w:proofErr w:type="spellEnd"/>
      <w:r w:rsidR="00085538" w:rsidRPr="00377F14">
        <w:t>.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w:t>
      </w:r>
      <w:proofErr w:type="spellStart"/>
      <w:r w:rsidR="004C548A" w:rsidRPr="00377F14">
        <w:t>Cumulus-os</w:t>
      </w:r>
      <w:proofErr w:type="spellEnd"/>
      <w:r w:rsidR="004C548A" w:rsidRPr="00377F14">
        <w:t xml:space="preserve"> felhőzet közel 8 okta, és így a lyuka</w:t>
      </w:r>
      <w:r w:rsidR="0048716A" w:rsidRPr="00377F14">
        <w:t xml:space="preserve">k a felhők között nem látszanak. </w:t>
      </w:r>
      <w:r w:rsidR="004C548A" w:rsidRPr="00377F14">
        <w:t>Ez a fenti két szempont együttes figyelembe vételével kiküszöbölhető, ugyanis hiába nem látunk lyukat, a szakirodalmak szerint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3B7ECE" w:rsidRPr="00377F14">
        <w:t xml:space="preserve"> és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25" w:name="_Toc406517328"/>
      <w:r w:rsidRPr="00377F14">
        <w:rPr>
          <w:rFonts w:cs="Times New Roman"/>
        </w:rPr>
        <w:t>Probléma elemzése</w:t>
      </w:r>
      <w:bookmarkEnd w:id="25"/>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lastRenderedPageBreak/>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A kapott értékeket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r>
        <w:t>Hasonló rendszerek</w:t>
      </w:r>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 xml:space="preserve">Davis 1992-ben publikált egy rendszert, ami </w:t>
      </w:r>
      <w:proofErr w:type="spellStart"/>
      <w:r>
        <w:t>szkennelt</w:t>
      </w:r>
      <w:proofErr w:type="spellEnd"/>
      <w:r>
        <w:t xml:space="preserve"> képeken képes felhőket detektálni. Algoritmusának alapja az azonos színű</w:t>
      </w:r>
      <w:r w:rsidR="00050471">
        <w:t xml:space="preserve"> és szerkezetű</w:t>
      </w:r>
      <w:r>
        <w:t xml:space="preserve"> részek szegmentálása.</w:t>
      </w:r>
      <w:r w:rsidR="00050471">
        <w:t xml:space="preserve"> </w:t>
      </w:r>
      <w:proofErr w:type="spellStart"/>
      <w:r w:rsidR="00050471">
        <w:t>Feister</w:t>
      </w:r>
      <w:proofErr w:type="spellEnd"/>
      <w:r w:rsidR="00050471">
        <w:t xml:space="preserve"> 2000-ben jelentette be rendszerét, ami a korábban </w:t>
      </w:r>
      <w:proofErr w:type="spellStart"/>
      <w:r w:rsidR="00050471">
        <w:t>Shields</w:t>
      </w:r>
      <w:proofErr w:type="spellEnd"/>
      <w:r w:rsidR="00050471">
        <w:t xml:space="preserve"> által fejlesztett algoritmus fejlesztett változata.</w:t>
      </w:r>
      <w:r w:rsidR="0075571A">
        <w:t xml:space="preserve"> Alapja a kék, vö</w:t>
      </w:r>
      <w:r w:rsidR="001235D0">
        <w:t xml:space="preserve">rös és </w:t>
      </w:r>
      <w:proofErr w:type="spellStart"/>
      <w:r w:rsidR="001235D0">
        <w:t>infra</w:t>
      </w:r>
      <w:proofErr w:type="spellEnd"/>
      <w:r w:rsidR="001235D0">
        <w:t xml:space="preserve">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 xml:space="preserve">A legújabb fejlesztés a </w:t>
      </w:r>
      <w:proofErr w:type="spellStart"/>
      <w:r w:rsidR="00317C72">
        <w:t>Yankee</w:t>
      </w:r>
      <w:proofErr w:type="spellEnd"/>
      <w:r w:rsidR="00317C72">
        <w:t xml:space="preserve"> </w:t>
      </w:r>
      <w:proofErr w:type="spellStart"/>
      <w:r w:rsidR="00317C72">
        <w:t>Environment</w:t>
      </w:r>
      <w:proofErr w:type="spellEnd"/>
      <w:r w:rsidR="00317C72">
        <w:t xml:space="preserve"> System által fejlesztett TSI (</w:t>
      </w:r>
      <w:proofErr w:type="spellStart"/>
      <w:r w:rsidR="00317C72">
        <w:t>total-sky</w:t>
      </w:r>
      <w:proofErr w:type="spellEnd"/>
      <w:r w:rsidR="00317C72">
        <w:t xml:space="preserve"> </w:t>
      </w:r>
      <w:proofErr w:type="spellStart"/>
      <w:r w:rsidR="00317C72">
        <w:t>imager</w:t>
      </w:r>
      <w:proofErr w:type="spellEnd"/>
      <w:r w:rsidR="00317C72">
        <w:t>).</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 xml:space="preserve">A fent említett rendszerek közül az </w:t>
      </w:r>
      <w:proofErr w:type="spellStart"/>
      <w:r>
        <w:t>infra</w:t>
      </w:r>
      <w:proofErr w:type="spellEnd"/>
      <w:r>
        <w:t xml:space="preserve">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26" w:name="_Toc371356724"/>
      <w:bookmarkStart w:id="27" w:name="_Toc385287715"/>
      <w:bookmarkStart w:id="28" w:name="_Toc406517329"/>
      <w:r w:rsidRPr="00377F14">
        <w:rPr>
          <w:rFonts w:cs="Times New Roman"/>
        </w:rPr>
        <w:t>Borultság vizsgálata h</w:t>
      </w:r>
      <w:r w:rsidR="0094134C" w:rsidRPr="00377F14">
        <w:rPr>
          <w:rFonts w:cs="Times New Roman"/>
        </w:rPr>
        <w:t>ibrid küszöbölés</w:t>
      </w:r>
      <w:bookmarkEnd w:id="26"/>
      <w:r w:rsidRPr="00377F14">
        <w:rPr>
          <w:rFonts w:cs="Times New Roman"/>
        </w:rPr>
        <w:t>es algoritmussal</w:t>
      </w:r>
      <w:bookmarkEnd w:id="27"/>
      <w:bookmarkEnd w:id="28"/>
    </w:p>
    <w:p w:rsidR="00647B70" w:rsidRDefault="00D97214" w:rsidP="0048716A">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proofErr w:type="spellStart"/>
      <w:r w:rsidR="00F7154F" w:rsidRPr="00377F14">
        <w:t>Famona</w:t>
      </w:r>
      <w:proofErr w:type="spellEnd"/>
      <w:r w:rsidR="00F7154F" w:rsidRPr="00377F14">
        <w:t xml:space="preserve"> és </w:t>
      </w:r>
      <w:proofErr w:type="spellStart"/>
      <w:r w:rsidR="00F7154F" w:rsidRPr="00377F14">
        <w:t>Asano</w:t>
      </w:r>
      <w:proofErr w:type="spellEnd"/>
      <w:r w:rsidR="00F7154F" w:rsidRPr="00377F14">
        <w:t xml:space="preserve"> művében</w:t>
      </w:r>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w:t>
      </w:r>
      <w:r w:rsidR="001776C9">
        <w:lastRenderedPageBreak/>
        <w:t>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hogy nem képesek információt 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 xml:space="preserve">mely az információ kinyerésre </w:t>
      </w:r>
      <w:proofErr w:type="spellStart"/>
      <w:r w:rsidR="0094134C" w:rsidRPr="00377F14">
        <w:t>éldetektálást</w:t>
      </w:r>
      <w:proofErr w:type="spellEnd"/>
      <w:r w:rsidR="0094134C" w:rsidRPr="00377F14">
        <w:t xml:space="preserve"> használ, küszöbölésre pedig a</w:t>
      </w:r>
      <w:r w:rsidR="00DF6AEB" w:rsidRPr="00377F14">
        <w:t>z úgynevezett</w:t>
      </w:r>
      <w:r w:rsidR="0094134C" w:rsidRPr="00377F14">
        <w:t xml:space="preserve"> </w:t>
      </w:r>
      <w:proofErr w:type="spellStart"/>
      <w:r w:rsidR="0094134C" w:rsidRPr="00377F14">
        <w:t>P-tile</w:t>
      </w:r>
      <w:proofErr w:type="spellEnd"/>
      <w:r w:rsidR="0094134C" w:rsidRPr="00377F14">
        <w:t xml:space="preserv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 xml:space="preserve">A </w:t>
      </w:r>
      <w:proofErr w:type="spellStart"/>
      <w:r>
        <w:t>P-tile</w:t>
      </w:r>
      <w:proofErr w:type="spellEnd"/>
      <w:r>
        <w:t xml:space="preserve"> szó a "</w:t>
      </w:r>
      <w:proofErr w:type="spellStart"/>
      <w:r>
        <w:t>percentile</w:t>
      </w:r>
      <w:proofErr w:type="spellEnd"/>
      <w:r>
        <w:t>"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w:t>
      </w:r>
      <w:proofErr w:type="spellStart"/>
      <w:r w:rsidR="009A220F" w:rsidRPr="00377F14">
        <w:t>e</w:t>
      </w:r>
      <w:r w:rsidR="00351127" w:rsidRPr="00377F14">
        <w:t>lőfeldolgozással</w:t>
      </w:r>
      <w:proofErr w:type="spellEnd"/>
      <w:r w:rsidR="00351127" w:rsidRPr="00377F14">
        <w:t xml:space="preserve">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w:t>
      </w:r>
      <w:proofErr w:type="spellStart"/>
      <w:r w:rsidR="0094134C" w:rsidRPr="00377F14">
        <w:t>P%-kal</w:t>
      </w:r>
      <w:proofErr w:type="spellEnd"/>
      <w:r w:rsidR="0094134C" w:rsidRPr="00377F14">
        <w:t>.</w:t>
      </w:r>
      <w:r w:rsidR="00AD368F">
        <w:t xml:space="preserve"> Mivel tudjuk az objektum arányát a háttérhez képest, pontosabban megtudjuk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w:t>
      </w:r>
      <w:proofErr w:type="spellStart"/>
      <w:r w:rsidRPr="00377F14">
        <w:t>éldetektálás</w:t>
      </w:r>
      <w:proofErr w:type="spellEnd"/>
      <w:r w:rsidRPr="00377F14">
        <w:t>, ami</w:t>
      </w:r>
      <w:r w:rsidR="00F343E0">
        <w:t>t gyakran használnak a képből való információ kinyerésére</w:t>
      </w:r>
      <w:r w:rsidR="002F15D2">
        <w:t>, objektumok elkülönítésére</w:t>
      </w:r>
      <w:r w:rsidRPr="00377F14">
        <w:t>. Az élek keretet adnak az objektum(ok) és a háttér között.</w:t>
      </w:r>
      <w:r w:rsidR="003819D8">
        <w:t xml:space="preserve"> Módszere, hogy a hirtelen intenzitás változásokat figyeli a képen.</w:t>
      </w:r>
      <w:r w:rsidRPr="00377F14">
        <w:t xml:space="preserve"> </w:t>
      </w:r>
      <w:proofErr w:type="spellStart"/>
      <w:r w:rsidRPr="00377F14">
        <w:t>Élkeresés</w:t>
      </w:r>
      <w:proofErr w:type="spellEnd"/>
      <w:r w:rsidRPr="00377F14">
        <w:t xml:space="preserve"> eredményeként egy</w:t>
      </w:r>
      <w:r w:rsidR="00570A50" w:rsidRPr="00377F14">
        <w:t xml:space="preserve"> </w:t>
      </w:r>
      <w:proofErr w:type="spellStart"/>
      <w:r w:rsidR="00570A50" w:rsidRPr="00377F14">
        <w:t>éltérkép</w:t>
      </w:r>
      <w:proofErr w:type="spellEnd"/>
      <w:r w:rsidR="00570A50" w:rsidRPr="00377F14">
        <w:t xml:space="preserve"> (</w:t>
      </w:r>
      <w:proofErr w:type="spellStart"/>
      <w:r w:rsidR="00570A50" w:rsidRPr="00377F14">
        <w:t>edge</w:t>
      </w:r>
      <w:proofErr w:type="spellEnd"/>
      <w:r w:rsidR="00570A50" w:rsidRPr="00377F14">
        <w:t xml:space="preserve"> map)</w:t>
      </w:r>
      <w:r w:rsidRPr="00377F14">
        <w:t xml:space="preserve"> jön létre</w:t>
      </w:r>
      <w:r w:rsidR="00581B2E" w:rsidRPr="00377F14">
        <w:t>.</w:t>
      </w:r>
      <w:r w:rsidRPr="00377F14">
        <w:t xml:space="preserve"> Az </w:t>
      </w:r>
      <w:proofErr w:type="spellStart"/>
      <w:r w:rsidRPr="00377F14">
        <w:t>élkeresésnek</w:t>
      </w:r>
      <w:proofErr w:type="spellEnd"/>
      <w:r w:rsidRPr="00377F14">
        <w:t xml:space="preserve">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w:t>
      </w:r>
      <w:proofErr w:type="spellStart"/>
      <w:r w:rsidR="00685AA5">
        <w:t>Prewitt</w:t>
      </w:r>
      <w:proofErr w:type="spellEnd"/>
      <w:r w:rsidR="00685AA5">
        <w:t xml:space="preserve">, </w:t>
      </w:r>
      <w:proofErr w:type="spellStart"/>
      <w:r w:rsidR="00685AA5">
        <w:t>Sobel</w:t>
      </w:r>
      <w:proofErr w:type="spellEnd"/>
      <w:r w:rsidR="00685AA5">
        <w:t xml:space="preserve"> és </w:t>
      </w:r>
      <w:proofErr w:type="spellStart"/>
      <w:r w:rsidR="00685AA5">
        <w:t>Canny</w:t>
      </w:r>
      <w:proofErr w:type="spellEnd"/>
      <w:r w:rsidR="00685AA5">
        <w:t xml:space="preserve"> </w:t>
      </w:r>
      <w:proofErr w:type="spellStart"/>
      <w:r w:rsidR="00685AA5">
        <w:t>éldetektáló</w:t>
      </w:r>
      <w:r w:rsidR="00922952">
        <w:t>k</w:t>
      </w:r>
      <w:proofErr w:type="spellEnd"/>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r w:rsidRPr="00377F14">
        <w:lastRenderedPageBreak/>
        <w:t>Egy</w:t>
      </w:r>
      <w:r w:rsidR="005E2835" w:rsidRPr="00377F14">
        <w:t xml:space="preserve"> számunkra</w:t>
      </w:r>
      <w:r w:rsidRPr="00377F14">
        <w:t xml:space="preserve"> megfelelő algoritmus a </w:t>
      </w:r>
      <w:proofErr w:type="spellStart"/>
      <w:r w:rsidRPr="00377F14">
        <w:t>Canny</w:t>
      </w:r>
      <w:proofErr w:type="spellEnd"/>
      <w:r w:rsidRPr="00377F14">
        <w:t xml:space="preserve"> </w:t>
      </w:r>
      <w:proofErr w:type="spellStart"/>
      <w:r w:rsidRPr="00377F14">
        <w:t>éldetektálás</w:t>
      </w:r>
      <w:proofErr w:type="spell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t>Különálló, más élekhez nem kapcsolódó találatok elnyomása.</w:t>
      </w:r>
    </w:p>
    <w:p w:rsidR="006A2D24" w:rsidRDefault="006A2D24" w:rsidP="006A2D24">
      <w:r>
        <w:t>Az elmosás Gauss szűrő alkalmazásával zajlik.</w:t>
      </w:r>
      <w:r w:rsidR="00EE029F">
        <w:t xml:space="preserve"> Ezek után az algoritmus </w:t>
      </w:r>
      <w:proofErr w:type="spellStart"/>
      <w:r w:rsidR="00EE029F">
        <w:t>Sobel-operátort</w:t>
      </w:r>
      <w:proofErr w:type="spellEnd"/>
      <w:r w:rsidR="00EE029F">
        <w:t xml:space="preserve">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w:t>
      </w:r>
      <w:proofErr w:type="spellStart"/>
      <w:r w:rsidR="00C0559B">
        <w:t>Canny</w:t>
      </w:r>
      <w:proofErr w:type="spellEnd"/>
      <w:r w:rsidR="00C0559B">
        <w:t xml:space="preserve">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w:t>
      </w:r>
      <w:proofErr w:type="spellStart"/>
      <w:r w:rsidR="008F1549">
        <w:t>közöttiket</w:t>
      </w:r>
      <w:proofErr w:type="spellEnd"/>
      <w:r w:rsidR="008F1549">
        <w:t xml:space="preserve"> </w:t>
      </w:r>
      <w:r w:rsidR="009F4556">
        <w:t>gyengének jelöli, míg a kettő közöttit elnyomja</w:t>
      </w:r>
      <w:r w:rsidR="008F1549">
        <w:t>.</w:t>
      </w:r>
      <w:r w:rsidR="00BA1B1C">
        <w:t xml:space="preserve"> Az erős éleket egyből hozzáadhatjuk az </w:t>
      </w:r>
      <w:proofErr w:type="spellStart"/>
      <w:r w:rsidR="00BA1B1C">
        <w:t>éltérképhez</w:t>
      </w:r>
      <w:proofErr w:type="spellEnd"/>
      <w:r w:rsidR="00BA1B1C">
        <w:t>,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Az egyik legismertebb és leggyakrabban hasz</w:t>
      </w:r>
      <w:r w:rsidR="00AF4298" w:rsidRPr="00377F14">
        <w:t>nált ilyen szűrő a Gauss szűrő</w:t>
      </w:r>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xml:space="preserve">, amit a </w:t>
      </w:r>
      <w:proofErr w:type="spellStart"/>
      <w:r w:rsidR="003712A0">
        <w:t>Canny</w:t>
      </w:r>
      <w:proofErr w:type="spellEnd"/>
      <w:r w:rsidR="003712A0">
        <w:t xml:space="preserve"> algoritmus</w:t>
      </w:r>
      <w:r w:rsidR="008B3B81">
        <w:t xml:space="preserve"> is</w:t>
      </w:r>
      <w:r w:rsidR="003712A0">
        <w:t xml:space="preserve"> tartalmaz.</w:t>
      </w:r>
      <w:r w:rsidR="008B3B81">
        <w:t xml:space="preserve"> </w:t>
      </w:r>
    </w:p>
    <w:p w:rsidR="0048716A" w:rsidRPr="00377F14" w:rsidRDefault="0048716A" w:rsidP="0048716A">
      <w:r w:rsidRPr="00377F14">
        <w:rPr>
          <w:noProof/>
          <w:lang w:val="en-US" w:eastAsia="en-US"/>
        </w:rPr>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bookmarkStart w:id="29" w:name="_Ref406767174"/>
    <w:p w:rsidR="0094134C" w:rsidRPr="00377F14" w:rsidRDefault="007B3DF2" w:rsidP="008F2439">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sidR="009005EC">
        <w:rPr>
          <w:noProof/>
          <w:color w:val="000000" w:themeColor="text1"/>
          <w:szCs w:val="20"/>
        </w:rPr>
        <w:t>. ábra</w:t>
      </w:r>
      <w:bookmarkEnd w:id="29"/>
      <w:r w:rsidR="009005EC">
        <w:rPr>
          <w:noProof/>
          <w:color w:val="000000" w:themeColor="text1"/>
          <w:szCs w:val="20"/>
        </w:rPr>
        <w:t xml:space="preserve"> -</w:t>
      </w:r>
      <w:r w:rsidR="0048716A" w:rsidRPr="00377F14">
        <w:rPr>
          <w:noProof/>
          <w:color w:val="000000" w:themeColor="text1"/>
          <w:szCs w:val="20"/>
        </w:rPr>
        <w:t xml:space="preserve"> A hibrid küszöbölést és éldetektálást alkalmazó algoritmus hibás működése</w:t>
      </w:r>
      <w:r w:rsidR="00382EFB">
        <w:rPr>
          <w:noProof/>
          <w:color w:val="000000" w:themeColor="text1"/>
          <w:szCs w:val="20"/>
        </w:rPr>
        <w:t xml:space="preserve"> teljes eget borító,</w:t>
      </w:r>
      <w:r w:rsidR="0048716A" w:rsidRPr="00377F14">
        <w:rPr>
          <w:noProof/>
          <w:color w:val="000000" w:themeColor="text1"/>
          <w:szCs w:val="20"/>
        </w:rPr>
        <w:t xml:space="preserve"> </w:t>
      </w:r>
      <w:r w:rsidR="00382EFB">
        <w:rPr>
          <w:noProof/>
          <w:color w:val="000000" w:themeColor="text1"/>
          <w:szCs w:val="20"/>
        </w:rPr>
        <w:t xml:space="preserve"> </w:t>
      </w:r>
      <w:r w:rsidR="0048716A" w:rsidRPr="00377F14">
        <w:rPr>
          <w:noProof/>
          <w:color w:val="000000" w:themeColor="text1"/>
          <w:szCs w:val="20"/>
        </w:rPr>
        <w:t xml:space="preserve">változatos színű felhők esetén. Látható, hogy </w:t>
      </w:r>
      <w:r w:rsidR="00382EFB">
        <w:rPr>
          <w:noProof/>
          <w:color w:val="000000" w:themeColor="text1"/>
          <w:szCs w:val="20"/>
        </w:rPr>
        <w:t>ilyen esetben is határoz meg küszö</w:t>
      </w:r>
      <w:r w:rsidR="00755C4C">
        <w:rPr>
          <w:noProof/>
          <w:color w:val="000000" w:themeColor="text1"/>
          <w:szCs w:val="20"/>
        </w:rPr>
        <w:t>bértéket, ami hibás küszöbölést</w:t>
      </w:r>
      <w:r w:rsidR="00382EFB">
        <w:rPr>
          <w:noProof/>
          <w:color w:val="000000" w:themeColor="text1"/>
          <w:szCs w:val="20"/>
        </w:rPr>
        <w:t xml:space="preserve"> eredményez</w:t>
      </w:r>
      <w:r w:rsidR="0048716A" w:rsidRPr="00377F14">
        <w:rPr>
          <w:noProof/>
          <w:color w:val="000000" w:themeColor="text1"/>
          <w:szCs w:val="20"/>
        </w:rPr>
        <w:t>.</w:t>
      </w:r>
    </w:p>
    <w:p w:rsidR="00CC48C7" w:rsidRPr="00377F14" w:rsidRDefault="00CC48C7" w:rsidP="00CC48C7">
      <w:pPr>
        <w:spacing w:before="120"/>
        <w:ind w:firstLine="426"/>
      </w:pPr>
      <w:r w:rsidRPr="00377F14">
        <w:t xml:space="preserve">Ha sikerült a megfelelő </w:t>
      </w:r>
      <w:proofErr w:type="spellStart"/>
      <w:r w:rsidRPr="00377F14">
        <w:t>éldetektálást</w:t>
      </w:r>
      <w:proofErr w:type="spellEnd"/>
      <w:r w:rsidRPr="00377F14">
        <w:t xml:space="preserve"> elvégezni, akkor megkaphatjuk a P% értékét. Ennek módja az, hogy az eredeti kép </w:t>
      </w:r>
      <w:proofErr w:type="spellStart"/>
      <w:r w:rsidRPr="00377F14">
        <w:t>éltérképből</w:t>
      </w:r>
      <w:proofErr w:type="spellEnd"/>
      <w:r w:rsidRPr="00377F14">
        <w:t xml:space="preserve"> kivonjuk a küszöbölt kép </w:t>
      </w:r>
      <w:proofErr w:type="spellStart"/>
      <w:r w:rsidRPr="00377F14">
        <w:t>éltérképét</w:t>
      </w:r>
      <w:proofErr w:type="spellEnd"/>
      <w:r w:rsidRPr="00377F14">
        <w:t xml:space="preserve">. Ha ezt minden </w:t>
      </w:r>
      <w:r w:rsidR="00AE438B">
        <w:t>P% értékre</w:t>
      </w:r>
      <w:r w:rsidRPr="00377F14">
        <w:t xml:space="preserve"> elvégezzünk, akkor a kapott értékekből megkaphatjuk a</w:t>
      </w:r>
      <w:r w:rsidR="00AE438B">
        <w:t xml:space="preserve"> </w:t>
      </w:r>
      <w:r w:rsidR="00AE438B">
        <w:lastRenderedPageBreak/>
        <w:t>legmegfelelőbbet</w:t>
      </w:r>
      <w:r w:rsidRPr="00377F14">
        <w:t xml:space="preserve"> ott, ahol ez a különbség a legkisebb volt. A két kép kivonását az MSE- </w:t>
      </w:r>
      <w:proofErr w:type="spellStart"/>
      <w:r w:rsidRPr="00377F14">
        <w:t>v</w:t>
      </w:r>
      <w:r w:rsidR="00823236">
        <w:t>el</w:t>
      </w:r>
      <w:proofErr w:type="spellEnd"/>
      <w:r w:rsidR="00823236">
        <w:t xml:space="preserve"> (</w:t>
      </w:r>
      <w:proofErr w:type="spellStart"/>
      <w:r w:rsidR="00823236">
        <w:t>Mean</w:t>
      </w:r>
      <w:proofErr w:type="spellEnd"/>
      <w:r w:rsidR="00823236">
        <w:t xml:space="preserve"> </w:t>
      </w:r>
      <w:proofErr w:type="spellStart"/>
      <w:r w:rsidR="00823236">
        <w:t>Squared</w:t>
      </w:r>
      <w:proofErr w:type="spellEnd"/>
      <w:r w:rsidR="00823236">
        <w:t xml:space="preserve"> </w:t>
      </w:r>
      <w:proofErr w:type="spellStart"/>
      <w:r w:rsidR="00823236">
        <w:t>Error</w:t>
      </w:r>
      <w:proofErr w:type="spellEnd"/>
      <w:r w:rsidR="00823236">
        <w:t>)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w:t>
      </w:r>
      <w:proofErr w:type="spellStart"/>
      <w:r w:rsidRPr="00377F14">
        <w:t>Step</w:t>
      </w:r>
      <w:proofErr w:type="spellEnd"/>
      <w:r w:rsidRPr="00377F14">
        <w:t xml:space="preserve">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setünkben a pontosság előbbre való a sebességnél, mivel a kép feldolgozására kb. 10 perc áll a rendelkezésünkre az újabb kép készítése előtt. A hibrid algoritmus a tesztesetek többségében pontosabb eredmén</w:t>
      </w:r>
      <w:r w:rsidR="005E2835" w:rsidRPr="00377F14">
        <w:t xml:space="preserve">yt adott az </w:t>
      </w:r>
      <w:proofErr w:type="spellStart"/>
      <w:r w:rsidR="005E2835" w:rsidRPr="00377F14">
        <w:t>Otsu</w:t>
      </w:r>
      <w:proofErr w:type="spellEnd"/>
      <w:r w:rsidR="005E2835" w:rsidRPr="00377F14">
        <w:t xml:space="preserve"> </w:t>
      </w:r>
      <w:proofErr w:type="spellStart"/>
      <w:r w:rsidR="005E2835" w:rsidRPr="00377F14">
        <w:t>binarizálásnál</w:t>
      </w:r>
      <w:proofErr w:type="spell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Pr="00377F14"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94134C" w:rsidRPr="00377F14" w:rsidRDefault="00EC7750" w:rsidP="00C726CC">
      <w:pPr>
        <w:pStyle w:val="Cmsor2"/>
        <w:rPr>
          <w:rFonts w:cs="Times New Roman"/>
        </w:rPr>
      </w:pPr>
      <w:bookmarkStart w:id="30" w:name="_Toc371356725"/>
      <w:bookmarkStart w:id="31" w:name="_Toc385287716"/>
      <w:bookmarkStart w:id="32" w:name="_Toc406517330"/>
      <w:r w:rsidRPr="00377F14">
        <w:rPr>
          <w:rFonts w:cs="Times New Roman"/>
        </w:rPr>
        <w:t>Borultság vizsgálata s</w:t>
      </w:r>
      <w:r w:rsidR="0094134C" w:rsidRPr="00377F14">
        <w:rPr>
          <w:rFonts w:cs="Times New Roman"/>
        </w:rPr>
        <w:t>zaturáció mérés</w:t>
      </w:r>
      <w:bookmarkEnd w:id="30"/>
      <w:r w:rsidRPr="00377F14">
        <w:rPr>
          <w:rFonts w:cs="Times New Roman"/>
        </w:rPr>
        <w:t>sel</w:t>
      </w:r>
      <w:bookmarkEnd w:id="31"/>
      <w:bookmarkEnd w:id="32"/>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xml:space="preserve">, ez pedig a </w:t>
      </w:r>
      <w:proofErr w:type="spellStart"/>
      <w:r w:rsidRPr="00377F14">
        <w:t>szaturáció</w:t>
      </w:r>
      <w:proofErr w:type="spellEnd"/>
      <w:r w:rsidRPr="00377F14">
        <w:t xml:space="preserve"> méréséből való következtetés</w:t>
      </w:r>
      <w:r w:rsidR="0094134C" w:rsidRPr="00377F14">
        <w:t>.</w:t>
      </w:r>
      <w:r w:rsidR="00EB4E80" w:rsidRPr="00377F14">
        <w:t xml:space="preserve"> </w:t>
      </w:r>
      <w:r w:rsidR="00507935" w:rsidRPr="00377F14">
        <w:t>A</w:t>
      </w:r>
      <w:r w:rsidR="00EB4E80" w:rsidRPr="00377F14">
        <w:t xml:space="preserve"> módszer a</w:t>
      </w:r>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lang w:val="en-US" w:eastAsia="en-US"/>
        </w:rPr>
        <w:lastRenderedPageBreak/>
        <w:drawing>
          <wp:inline distT="0" distB="0" distL="0" distR="0">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33" w:name="_Ref406771307"/>
    <w:p w:rsidR="006F78DD" w:rsidRPr="00377F14" w:rsidRDefault="007B3DF2" w:rsidP="006F78DD">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4</w:t>
        </w:r>
      </w:fldSimple>
      <w:r w:rsidR="00CC6E95">
        <w:t>.</w:t>
      </w:r>
      <w:r>
        <w:t xml:space="preserve"> ábra</w:t>
      </w:r>
      <w:bookmarkEnd w:id="33"/>
      <w:r w:rsidR="006F78DD">
        <w:t xml:space="preserve"> - RGB kocka a kék, zöld és vörös értékek ábrázolására.</w:t>
      </w:r>
    </w:p>
    <w:p w:rsidR="008F2439" w:rsidRDefault="0094134C" w:rsidP="0094134C">
      <w:pPr>
        <w:spacing w:before="120"/>
        <w:ind w:firstLine="426"/>
        <w:rPr>
          <w:rFonts w:eastAsia="Calibri"/>
          <w:noProof/>
        </w:rPr>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025F0">
        <w:t xml:space="preserve"> ábra</w:t>
      </w:r>
      <w:r w:rsidR="004025F0">
        <w:fldChar w:fldCharType="end"/>
      </w:r>
      <w:r w:rsidR="004025F0">
        <w:t>)</w:t>
      </w:r>
      <w:r w:rsidRPr="00377F14">
        <w:t xml:space="preserve">. Ez a színek és a </w:t>
      </w:r>
      <w:proofErr w:type="spellStart"/>
      <w:r w:rsidRPr="00377F14">
        <w:t>szaturáció</w:t>
      </w:r>
      <w:proofErr w:type="spellEnd"/>
      <w:r w:rsidRPr="00377F14">
        <w:t xml:space="preserve">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025F0">
        <w:t xml:space="preserve"> ábra</w:t>
      </w:r>
      <w:r w:rsidR="004025F0">
        <w:fldChar w:fldCharType="end"/>
      </w:r>
      <w:r w:rsidR="004025F0">
        <w:t>)</w:t>
      </w:r>
      <w:r w:rsidRPr="00377F14">
        <w:t>. Ez felelős a fényerő érzékeléséért. A "</w:t>
      </w:r>
      <w:proofErr w:type="spellStart"/>
      <w:r w:rsidRPr="00377F14">
        <w:t>Hue</w:t>
      </w:r>
      <w:proofErr w:type="spellEnd"/>
      <w:r w:rsidRPr="00377F14">
        <w:t>" (H) a fény elnyelését, visszaverődését adja meg, így ez felelős a színekért</w:t>
      </w:r>
      <w:r w:rsidR="007C5FF1" w:rsidRPr="00377F14">
        <w:t>, magyarul színárnyalat</w:t>
      </w:r>
      <w:r w:rsidRPr="00377F14">
        <w:t xml:space="preserve">. A </w:t>
      </w:r>
      <w:proofErr w:type="spellStart"/>
      <w:r w:rsidRPr="00377F14">
        <w:t>szaturáció</w:t>
      </w:r>
      <w:proofErr w:type="spellEnd"/>
      <w:r w:rsidRPr="00377F14">
        <w:t xml:space="preserve"> (S) a</w:t>
      </w:r>
      <w:r w:rsidR="00F8014A" w:rsidRPr="00377F14">
        <w:t xml:space="preserve"> színtelítettség, ami a</w:t>
      </w:r>
      <w:r w:rsidRPr="00377F14">
        <w:t xml:space="preserve"> színek tisztaságát jelöli. A magas </w:t>
      </w:r>
      <w:proofErr w:type="spellStart"/>
      <w:r w:rsidRPr="00377F14">
        <w:t>szaturációs</w:t>
      </w:r>
      <w:proofErr w:type="spellEnd"/>
      <w:r w:rsidRPr="00377F14">
        <w:t xml:space="preserve">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lang w:val="en-US" w:eastAsia="en-US"/>
        </w:rPr>
        <w:drawing>
          <wp:inline distT="0" distB="0" distL="0" distR="0">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34" w:name="_Ref406771325"/>
    <w:p w:rsidR="007B3DF2" w:rsidRPr="00377F14" w:rsidRDefault="007B3DF2"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fldSimple w:instr=" SEQ ábra \* ARABIC \s 1 ">
        <w:r>
          <w:rPr>
            <w:noProof/>
          </w:rPr>
          <w:t>5</w:t>
        </w:r>
      </w:fldSimple>
      <w:r w:rsidR="00CC6E95">
        <w:t>.</w:t>
      </w:r>
      <w:r>
        <w:t xml:space="preserve"> ábra</w:t>
      </w:r>
      <w:bookmarkEnd w:id="34"/>
      <w:r>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három dimenziós színtérben.</w:t>
      </w:r>
    </w:p>
    <w:p w:rsidR="0094134C" w:rsidRPr="00377F14" w:rsidRDefault="0094134C" w:rsidP="0094134C">
      <w:pPr>
        <w:spacing w:before="120"/>
        <w:ind w:firstLine="426"/>
      </w:pPr>
      <w:r w:rsidRPr="00377F14">
        <w:t xml:space="preserve">Láthatjuk, hogy a felhőknek jó a fényvisszaverő képessége, általában fehérek, de számos színárnyalatot felvehetnek. Ezzel szemben a kék színű derült ég magas </w:t>
      </w:r>
      <w:proofErr w:type="spellStart"/>
      <w:r w:rsidRPr="00377F14">
        <w:lastRenderedPageBreak/>
        <w:t>szaturációt</w:t>
      </w:r>
      <w:proofErr w:type="spellEnd"/>
      <w:r w:rsidRPr="00377F14">
        <w:t xml:space="preserve"> eredményez. Ezért az IHS rendszerből mi a </w:t>
      </w:r>
      <w:proofErr w:type="spellStart"/>
      <w:r w:rsidRPr="00377F14">
        <w:t>szaturációt</w:t>
      </w:r>
      <w:proofErr w:type="spellEnd"/>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94134C" w:rsidP="00356A53">
      <w:pPr>
        <w:tabs>
          <w:tab w:val="right" w:pos="9072"/>
        </w:tabs>
        <w:spacing w:before="120"/>
        <w:ind w:firstLine="426"/>
      </w:pPr>
      <w:r w:rsidRPr="00377F14">
        <w:rPr>
          <w:i/>
        </w:rPr>
        <w:t>S = 1 - (3 / (R + G + B)) * min(R,G,B)</w:t>
      </w:r>
      <w:r w:rsidR="00FD276B" w:rsidRPr="00377F14">
        <w:rPr>
          <w:i/>
        </w:rPr>
        <w:tab/>
      </w:r>
      <w:r w:rsidR="00FD276B" w:rsidRPr="00377F14">
        <w:t>(1)</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 xml:space="preserve">ra </w:t>
      </w:r>
      <w:proofErr w:type="spellStart"/>
      <w:r w:rsidR="00ED2999" w:rsidRPr="00377F14">
        <w:t>szaturációs</w:t>
      </w:r>
      <w:proofErr w:type="spellEnd"/>
      <w:r w:rsidR="00ED2999" w:rsidRPr="00377F14">
        <w:t xml:space="preserve"> értékük alapján</w:t>
      </w:r>
      <w:r w:rsidR="00023E76" w:rsidRPr="00377F14">
        <w:t xml:space="preserve"> történik</w:t>
      </w:r>
      <w:r w:rsidR="00ED2999" w:rsidRPr="00377F14">
        <w:t xml:space="preserve"> </w:t>
      </w:r>
      <w:r w:rsidR="00AF4298" w:rsidRPr="00377F14">
        <w:t>(l</w:t>
      </w:r>
      <w:r w:rsidR="00E32DEB" w:rsidRPr="00377F14">
        <w:t>ásd</w:t>
      </w:r>
      <w:r w:rsidR="00AF4298" w:rsidRPr="00377F14">
        <w:t xml:space="preserve"> </w:t>
      </w:r>
      <w:r w:rsidR="008F2439" w:rsidRPr="00377F14">
        <w:t>4</w:t>
      </w:r>
      <w:r w:rsidR="00AF4298" w:rsidRPr="00377F14">
        <w:t xml:space="preserve">. </w:t>
      </w:r>
      <w:r w:rsidR="00D2128C" w:rsidRPr="00377F14">
        <w:t>ábra</w:t>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94134C" w:rsidRPr="00377F14">
        <w:t>, több mint 40</w:t>
      </w:r>
      <w:r w:rsidR="00105FED" w:rsidRPr="00377F14">
        <w:t xml:space="preserve"> különböző kép feldolgozásával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 xml:space="preserve"> nem fedi a kép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6" cstate="print"/>
                    <a:stretch>
                      <a:fillRect/>
                    </a:stretch>
                  </pic:blipFill>
                  <pic:spPr>
                    <a:xfrm>
                      <a:off x="0" y="0"/>
                      <a:ext cx="3515478" cy="1808116"/>
                    </a:xfrm>
                    <a:prstGeom prst="rect">
                      <a:avLst/>
                    </a:prstGeom>
                  </pic:spPr>
                </pic:pic>
              </a:graphicData>
            </a:graphic>
          </wp:inline>
        </w:drawing>
      </w:r>
    </w:p>
    <w:p w:rsidR="00356A53" w:rsidRPr="00377F14" w:rsidRDefault="007B3DF2"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6</w:t>
      </w:r>
      <w:r>
        <w:rPr>
          <w:noProof/>
          <w:color w:val="000000" w:themeColor="text1"/>
          <w:szCs w:val="20"/>
        </w:rPr>
        <w:fldChar w:fldCharType="end"/>
      </w:r>
      <w:r w:rsidR="00356A53" w:rsidRPr="00377F14">
        <w:rPr>
          <w:noProof/>
          <w:color w:val="000000" w:themeColor="text1"/>
          <w:szCs w:val="20"/>
        </w:rPr>
        <w:t xml:space="preserve">. ábra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35" w:name="_Toc406517331"/>
      <w:r w:rsidRPr="00377F14">
        <w:rPr>
          <w:rFonts w:cs="Times New Roman"/>
        </w:rPr>
        <w:t>Borultság vizsgálat megvalósítása</w:t>
      </w:r>
      <w:bookmarkEnd w:id="35"/>
      <w:r w:rsidR="00F32EB8" w:rsidRPr="00377F14">
        <w:rPr>
          <w:rFonts w:cs="Times New Roman"/>
        </w:rPr>
        <w:t xml:space="preserve"> </w:t>
      </w:r>
      <w:r w:rsidR="0094134C" w:rsidRPr="00377F14">
        <w:rPr>
          <w:rFonts w:cs="Times New Roman"/>
        </w:rPr>
        <w:t xml:space="preserve"> </w:t>
      </w:r>
      <w:bookmarkStart w:id="36" w:name="_Toc371356726"/>
    </w:p>
    <w:bookmarkEnd w:id="36"/>
    <w:p w:rsidR="00C21441" w:rsidRPr="00377F14" w:rsidRDefault="00C21441" w:rsidP="0094134C">
      <w:pPr>
        <w:spacing w:before="120"/>
        <w:ind w:firstLine="426"/>
      </w:pPr>
      <w:r w:rsidRPr="00377F14">
        <w:t xml:space="preserve">A fent leírt két módszer közül így a </w:t>
      </w:r>
      <w:proofErr w:type="spellStart"/>
      <w:r w:rsidRPr="00377F14">
        <w:t>szaturációs</w:t>
      </w:r>
      <w:proofErr w:type="spellEnd"/>
      <w:r w:rsidRPr="00377F14">
        <w:t xml:space="preserve"> mérést választottuk. Ebben az esetben kiküszöböltük a hagyományos dinamikus küszöbölések azon hibáját, hogy mindenképpen keresnek küszöbértéket.</w:t>
      </w:r>
      <w:r w:rsidR="00DD3AE9" w:rsidRPr="00377F14">
        <w:t xml:space="preserve"> Ezen kívül a több osztályba való besorolást is eredményesnek találtuk.</w:t>
      </w:r>
      <w:r w:rsidRPr="00377F14">
        <w:t xml:space="preserve"> </w:t>
      </w:r>
    </w:p>
    <w:p w:rsidR="006B32A2" w:rsidRPr="00377F14" w:rsidRDefault="004E4F01" w:rsidP="0094134C">
      <w:pPr>
        <w:spacing w:before="120"/>
        <w:ind w:firstLine="426"/>
      </w:pPr>
      <w:r w:rsidRPr="00377F14">
        <w:t>Az algoritmusban</w:t>
      </w:r>
      <w:r w:rsidR="002564C4" w:rsidRPr="00377F14">
        <w:t xml:space="preserve"> (lásd 5. ábra) </w:t>
      </w:r>
      <w:r w:rsidRPr="00377F14">
        <w:t xml:space="preserve">első lépésként a </w:t>
      </w:r>
      <w:proofErr w:type="spellStart"/>
      <w:r w:rsidRPr="00377F14">
        <w:t>szaturációs</w:t>
      </w:r>
      <w:proofErr w:type="spellEnd"/>
      <w:r w:rsidRPr="00377F14">
        <w:t xml:space="preserve"> érték megállapítását kell elvégeznünk minden pixelr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w:t>
      </w:r>
      <w:r w:rsidR="00502F14" w:rsidRPr="00377F14">
        <w:lastRenderedPageBreak/>
        <w:t>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legpontosabbat megtalálni.</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3F393B" w:rsidRPr="00377F14" w:rsidRDefault="0094134C" w:rsidP="0094134C">
      <w:pPr>
        <w:spacing w:before="120"/>
        <w:ind w:firstLine="426"/>
      </w:pPr>
      <w:r w:rsidRPr="00377F14">
        <w:t xml:space="preserve">Automatikusnál a program előállítja a </w:t>
      </w:r>
      <w:proofErr w:type="spellStart"/>
      <w:r w:rsidRPr="00377F14">
        <w:t>szaturációs</w:t>
      </w:r>
      <w:proofErr w:type="spellEnd"/>
      <w:r w:rsidRPr="00377F14">
        <w:t xml:space="preserve"> képet (célszerű olyan képen végezni a konfigurálást, amin a felhő és ég jól elkülöníthető), ezen egy </w:t>
      </w:r>
      <w:proofErr w:type="spellStart"/>
      <w:r w:rsidRPr="00377F14">
        <w:t>Otsu</w:t>
      </w:r>
      <w:proofErr w:type="spellEnd"/>
      <w:r w:rsidRPr="00377F14">
        <w:t xml:space="preserve"> </w:t>
      </w:r>
      <w:proofErr w:type="spellStart"/>
      <w:r w:rsidRPr="00377F14">
        <w:t>binarizálást</w:t>
      </w:r>
      <w:proofErr w:type="spellEnd"/>
      <w:r w:rsidRPr="00377F14">
        <w:t xml:space="preserve">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w:t>
      </w:r>
      <w:proofErr w:type="spellStart"/>
      <w:r w:rsidR="00F77C82" w:rsidRPr="00377F14">
        <w:t>binarizálás</w:t>
      </w:r>
      <w:proofErr w:type="spellEnd"/>
      <w:r w:rsidR="00F77C82" w:rsidRPr="00377F14">
        <w:t xml:space="preserve">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jc w:val="center"/>
      </w:pPr>
      <w:r w:rsidRPr="00377F14">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FF7261" w:rsidRPr="00377F14" w:rsidRDefault="007B3DF2"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7</w:t>
      </w:r>
      <w:r>
        <w:rPr>
          <w:noProof/>
          <w:color w:val="000000" w:themeColor="text1"/>
          <w:szCs w:val="20"/>
        </w:rPr>
        <w:fldChar w:fldCharType="end"/>
      </w:r>
      <w:r w:rsidR="00FF7261" w:rsidRPr="00377F14">
        <w:rPr>
          <w:noProof/>
          <w:color w:val="000000" w:themeColor="text1"/>
          <w:szCs w:val="20"/>
        </w:rPr>
        <w:t>. ábra – Borultság vizsgálat folyamata</w:t>
      </w:r>
    </w:p>
    <w:p w:rsidR="00FF7261" w:rsidRPr="00377F14" w:rsidRDefault="00FF7261" w:rsidP="00FF7261"/>
    <w:p w:rsidR="00FF7261" w:rsidRPr="00377F14" w:rsidRDefault="00FF7261" w:rsidP="00FF7261">
      <w:pPr>
        <w:keepNext/>
        <w:spacing w:before="120"/>
        <w:ind w:firstLine="0"/>
        <w:jc w:val="center"/>
      </w:pPr>
      <w:r w:rsidRPr="00377F14">
        <w:rPr>
          <w:noProof/>
          <w:lang w:val="en-US" w:eastAsia="en-US"/>
        </w:rPr>
        <w:lastRenderedPageBreak/>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FF7261" w:rsidRPr="00377F14" w:rsidRDefault="007B3DF2"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r w:rsidR="00FF7261" w:rsidRPr="00377F14">
        <w:rPr>
          <w:noProof/>
          <w:color w:val="000000" w:themeColor="text1"/>
          <w:szCs w:val="20"/>
        </w:rPr>
        <w:t>. ábra – Eredeti kép, szaturációs kép, küszöbölt kép</w:t>
      </w:r>
    </w:p>
    <w:p w:rsidR="00351AE7" w:rsidRPr="00377F14"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 xml:space="preserve">eg. Ezekre célszerű egy </w:t>
      </w:r>
      <w:proofErr w:type="spellStart"/>
      <w:r w:rsidR="0071521D" w:rsidRPr="00377F14">
        <w:t>Cumulus-</w:t>
      </w:r>
      <w:proofErr w:type="spellEnd"/>
      <w:r w:rsidR="0071521D" w:rsidRPr="00377F14">
        <w:t xml:space="preserve">, egy </w:t>
      </w:r>
      <w:proofErr w:type="spellStart"/>
      <w:r w:rsidR="0071521D" w:rsidRPr="00377F14">
        <w:t>Stratus-</w:t>
      </w:r>
      <w:proofErr w:type="spellEnd"/>
      <w:r w:rsidR="0071521D" w:rsidRPr="00377F14">
        <w:t xml:space="preserve">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A megfelelő konfiguráláson kívül fontos lépés még az előállt </w:t>
      </w:r>
      <w:proofErr w:type="spellStart"/>
      <w:r w:rsidR="0087795C" w:rsidRPr="00377F14">
        <w:t>szaturációs</w:t>
      </w:r>
      <w:proofErr w:type="spellEnd"/>
      <w:r w:rsidR="0087795C" w:rsidRPr="00377F14">
        <w:t xml:space="preserve">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xml:space="preserve">, de messze a legjobb eredményt az </w:t>
      </w:r>
      <w:proofErr w:type="spellStart"/>
      <w:r w:rsidR="009E2056" w:rsidRPr="00377F14">
        <w:t>AForge</w:t>
      </w:r>
      <w:proofErr w:type="spellEnd"/>
      <w:r w:rsidR="009E2056" w:rsidRPr="00377F14">
        <w:t xml:space="preserve"> "</w:t>
      </w:r>
      <w:proofErr w:type="spellStart"/>
      <w:r w:rsidR="009E2056" w:rsidRPr="00377F14">
        <w:t>Blur</w:t>
      </w:r>
      <w:proofErr w:type="spellEnd"/>
      <w:r w:rsidR="009E2056" w:rsidRPr="00377F14">
        <w:t>" algoritmusával kaptuk</w:t>
      </w:r>
      <w:r w:rsidR="00020B20" w:rsidRPr="00377F14">
        <w:t>.</w:t>
      </w:r>
      <w:r w:rsidR="00CA2970" w:rsidRPr="00377F14">
        <w:t xml:space="preserve"> </w:t>
      </w:r>
    </w:p>
    <w:p w:rsidR="00C00A5C" w:rsidRPr="00377F14" w:rsidRDefault="0068454D" w:rsidP="0094134C">
      <w:pPr>
        <w:spacing w:before="120"/>
        <w:ind w:firstLine="426"/>
      </w:pPr>
      <w:r w:rsidRPr="00377F14">
        <w:t>A</w:t>
      </w:r>
      <w:r w:rsidR="0094134C" w:rsidRPr="00377F14">
        <w:t xml:space="preserve"> konfigurálás után már </w:t>
      </w:r>
      <w:r w:rsidR="00943E5E" w:rsidRPr="00377F14">
        <w:t xml:space="preserve">megfelelő pontossággal </w:t>
      </w:r>
      <w:r w:rsidR="00E84306" w:rsidRPr="00377F14">
        <w:t>detektálhatjuk</w:t>
      </w:r>
      <w:r w:rsidR="00AB2F36" w:rsidRPr="00377F14">
        <w:t xml:space="preserve"> </w:t>
      </w:r>
      <w:r w:rsidR="00661108" w:rsidRPr="00377F14">
        <w:t>a felhőket</w:t>
      </w:r>
      <w:r w:rsidR="00943E5E" w:rsidRPr="00377F14">
        <w:t>.</w:t>
      </w:r>
      <w:r w:rsidR="002865EF" w:rsidRPr="00377F14">
        <w:t xml:space="preserve"> Ezt úgy végezzük, hogy a beállítások után kapott két küszöbérték, valamint a 0 és 255 értékek határokként való alkalmazásával a kép minden pixelét egy-egy csoportba soroljuk. </w:t>
      </w:r>
      <w:r w:rsidR="00CB5907" w:rsidRPr="00377F14">
        <w:t>A</w:t>
      </w:r>
      <w:r w:rsidR="002865EF" w:rsidRPr="00377F14">
        <w:t>z aktuális képpont színét, a csoport értékének megfelelően módosítjuk, így a későbbiekben egyértelműen azonosítani tudjuk.</w:t>
      </w:r>
      <w:r w:rsidR="00232632" w:rsidRPr="00377F14">
        <w:t xml:space="preserve"> A három színnek a kék, zöld és fehér értékeket választottuk, melyek ebben a sorrendben az eget, nem meghatározottat és a felhőket jelölik</w:t>
      </w:r>
      <w:r w:rsidR="00B46903" w:rsidRPr="00377F14">
        <w:t xml:space="preserve"> (lásd 6. ábra)</w:t>
      </w:r>
      <w:r w:rsidR="00232632" w:rsidRPr="00377F14">
        <w:t>.</w:t>
      </w:r>
      <w:r w:rsidR="00B2419F" w:rsidRPr="00377F14">
        <w:t xml:space="preserve"> Ezek után következik</w:t>
      </w:r>
      <w:r w:rsidR="0094134C" w:rsidRPr="00377F14">
        <w:t xml:space="preserve"> a küszöbölés utáni 3 szint arányainak összehasonlítása</w:t>
      </w:r>
      <w:r w:rsidR="009A1F84" w:rsidRPr="00377F14">
        <w:t xml:space="preserve">. Első sorban egy százalékos értéket határozunk meg, majd ezt az értéket kerekítve váltjuk át </w:t>
      </w:r>
      <w:proofErr w:type="spellStart"/>
      <w:r w:rsidR="00745621" w:rsidRPr="00377F14">
        <w:t>oktákba</w:t>
      </w:r>
      <w:proofErr w:type="spellEnd"/>
      <w:r w:rsidR="0094134C" w:rsidRPr="00377F14">
        <w:t>.</w:t>
      </w:r>
      <w:r w:rsidR="006F6FA4" w:rsidRPr="00377F14">
        <w:t xml:space="preserve"> </w:t>
      </w:r>
      <w:r w:rsidR="00197AC5" w:rsidRPr="00377F14">
        <w:t>Végeztünk teszteket felfelé illetve lefelé kerekítéssel is, de a legpontosabb eredményt úgy kaptuk, ha a</w:t>
      </w:r>
      <w:r w:rsidR="00DD5FA1" w:rsidRPr="00377F14">
        <w:t>z érték kerekítését mindig a matematikai</w:t>
      </w:r>
      <w:r w:rsidR="00AD357A" w:rsidRPr="00377F14">
        <w:t xml:space="preserve"> szabályoknak megfelelően végezt</w:t>
      </w:r>
      <w:r w:rsidR="00DD5FA1" w:rsidRPr="00377F14">
        <w:t>ük.</w:t>
      </w:r>
      <w:r w:rsidR="0094134C" w:rsidRPr="00377F14">
        <w:t xml:space="preserve"> </w:t>
      </w:r>
    </w:p>
    <w:p w:rsidR="00FF7261" w:rsidRPr="00377F14" w:rsidRDefault="00FF7261" w:rsidP="00FF7261">
      <w:pPr>
        <w:keepNext/>
        <w:ind w:firstLine="0"/>
        <w:jc w:val="center"/>
      </w:pPr>
      <w:r w:rsidRPr="00377F14">
        <w:rPr>
          <w:noProof/>
          <w:lang w:val="en-US" w:eastAsia="en-US"/>
        </w:rPr>
        <w:lastRenderedPageBreak/>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FF7261" w:rsidRPr="00377F14" w:rsidRDefault="007B3DF2" w:rsidP="00FF7261">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9</w:t>
      </w:r>
      <w:r>
        <w:rPr>
          <w:noProof/>
        </w:rPr>
        <w:fldChar w:fldCharType="end"/>
      </w:r>
      <w:r w:rsidR="00FF7261" w:rsidRPr="00377F14">
        <w:rPr>
          <w:noProof/>
        </w:rPr>
        <w:t>. ábra – Felhőtlen ég esetén zajt tapasztalhatunk, melynek kezelésére külön figyelmet kell fordítanunk.</w:t>
      </w:r>
    </w:p>
    <w:p w:rsidR="0094134C" w:rsidRPr="00377F14"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 7. ábra)</w:t>
      </w:r>
      <w:r w:rsidR="00DF39CA" w:rsidRPr="00377F14">
        <w:t xml:space="preserve">, </w:t>
      </w:r>
      <w:r w:rsidR="00CD731C" w:rsidRPr="00377F14">
        <w:t>ugyanis ezt "Nem meg</w:t>
      </w:r>
      <w:r w:rsidR="00DF39CA" w:rsidRPr="00377F14">
        <w:t>h</w:t>
      </w:r>
      <w:r w:rsidR="00CD731C" w:rsidRPr="00377F14">
        <w:t>a</w:t>
      </w:r>
      <w:r w:rsidR="00DF39CA" w:rsidRPr="00377F14">
        <w:t>tározott"</w:t>
      </w:r>
      <w:proofErr w:type="spellStart"/>
      <w:r w:rsidR="00DF39CA" w:rsidRPr="00377F14">
        <w:t>-nak</w:t>
      </w:r>
      <w:proofErr w:type="spellEnd"/>
      <w:r w:rsidR="00DF39CA" w:rsidRPr="00377F14">
        <w:t xml:space="preserve"> detektáljuk, amit első alkalomnál nem veszünk f</w:t>
      </w:r>
      <w:r w:rsidR="00A87A3A" w:rsidRPr="00377F14">
        <w:t>igyelembe, ha nem található</w:t>
      </w:r>
      <w:r w:rsidR="0027467E" w:rsidRPr="00377F14">
        <w:t xml:space="preserve"> felhő</w:t>
      </w:r>
      <w:r w:rsidR="00DF39CA" w:rsidRPr="00377F14">
        <w:t xml:space="preserve"> az égen.</w:t>
      </w:r>
    </w:p>
    <w:p w:rsidR="00A17308" w:rsidRPr="00377F14" w:rsidRDefault="00A17308" w:rsidP="0094134C">
      <w:pPr>
        <w:spacing w:before="120"/>
        <w:ind w:firstLine="426"/>
      </w:pPr>
      <w:r w:rsidRPr="00377F14">
        <w:t>A kapott értékekkel jó eredményt kaptunk a teszteken, azonban ezeket a későbbiekben még a felhők típusának megfelelően változtathatjuk.</w:t>
      </w:r>
    </w:p>
    <w:p w:rsidR="0094134C" w:rsidRPr="00377F14" w:rsidRDefault="00A16430" w:rsidP="00FF7261">
      <w:pPr>
        <w:spacing w:before="120"/>
        <w:ind w:firstLine="426"/>
        <w:rPr>
          <w:noProof/>
          <w:color w:val="000000" w:themeColor="text1"/>
          <w:szCs w:val="20"/>
        </w:rPr>
      </w:pPr>
      <w:r w:rsidRPr="00377F14">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37" w:name="_Toc385287717"/>
      <w:bookmarkStart w:id="38" w:name="_Toc406517332"/>
      <w:r w:rsidRPr="00377F14">
        <w:rPr>
          <w:rFonts w:cs="Times New Roman"/>
        </w:rPr>
        <w:lastRenderedPageBreak/>
        <w:t>Felhők osztályozása képfeldolgozással</w:t>
      </w:r>
      <w:bookmarkEnd w:id="37"/>
      <w:bookmarkEnd w:id="38"/>
    </w:p>
    <w:p w:rsidR="00B123D9" w:rsidRPr="00377F14" w:rsidRDefault="00447D85" w:rsidP="0094134C">
      <w:pPr>
        <w:spacing w:before="120"/>
        <w:ind w:firstLine="426"/>
      </w:pPr>
      <w:r w:rsidRPr="00377F14">
        <w:t xml:space="preserve">A felhők sikeres detektálásából és a mért borultságból kiindulva próbáltuk megállapítani a felhők típusát is (lásd </w:t>
      </w:r>
      <w:r w:rsidR="003230E0" w:rsidRPr="00377F14">
        <w:t>8</w:t>
      </w:r>
      <w:r w:rsidRPr="00377F14">
        <w:t xml:space="preserve">. ábra). </w:t>
      </w:r>
      <w:r w:rsidR="007E629C" w:rsidRPr="00377F14">
        <w:t>Így az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Pr="00377F14">
        <w:t xml:space="preserve"> </w:t>
      </w:r>
      <w:r w:rsidR="00241BDE" w:rsidRPr="00377F14">
        <w:t>Ezek után</w:t>
      </w:r>
      <w:r w:rsidRPr="00377F14">
        <w:t xml:space="preserve"> össze kell számolnunk, hogy hány intenzitás értéket találtunk</w:t>
      </w:r>
      <w:r w:rsidR="001005F9" w:rsidRPr="00377F14">
        <w:t xml:space="preserve"> összesen</w:t>
      </w:r>
      <w:r w:rsidRPr="00377F14">
        <w:t>. Ezeken az értékeken célszerű egy szűrést alkalmazni, hogy a zajokat kiszűrjük. Ezt úgy tettük meg, hogy csak</w:t>
      </w:r>
      <w:r w:rsidR="007651A8" w:rsidRPr="00377F14">
        <w:t xml:space="preserve"> a</w:t>
      </w:r>
      <w:r w:rsidRPr="00377F14">
        <w:t xml:space="preserve"> bizonyos mennyiségű pixelt tartalmazó </w:t>
      </w:r>
      <w:r w:rsidR="00F56EF0" w:rsidRPr="00377F14">
        <w:t xml:space="preserve">hisztogram </w:t>
      </w:r>
      <w:r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Pr="00377F14">
        <w:t xml:space="preserve"> Több kép vizsgálatával megállapítottunk egy küszöbértéket</w:t>
      </w:r>
      <w:r w:rsidR="00FA266B" w:rsidRPr="00377F14">
        <w:t xml:space="preserve"> a színek</w:t>
      </w:r>
      <w:r w:rsidR="00FA2FF8" w:rsidRPr="00377F14">
        <w:t xml:space="preserve"> mennyiségére</w:t>
      </w:r>
      <w:r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rsidRPr="00377F14">
        <w:t xml:space="preserve"> Ettől eltérő esetben az színek számának megfelelően döntünk.</w:t>
      </w:r>
      <w:r w:rsidR="00C03107" w:rsidRPr="00377F14">
        <w:t xml:space="preserve"> Figyelembe lehetne venni, hogy Stratus csak 7-8 okta lehet, azonban mivel a képünk nem fedi le az egész eget, ebben nem lehetünk biztosak.</w:t>
      </w:r>
      <w:r w:rsidR="00C07F59" w:rsidRPr="00377F14">
        <w:t xml:space="preserve"> Így ezt a határt a tesztek alapján 1 </w:t>
      </w:r>
      <w:proofErr w:type="spellStart"/>
      <w:r w:rsidR="00C07F59" w:rsidRPr="00377F14">
        <w:t>oktára</w:t>
      </w:r>
      <w:proofErr w:type="spellEnd"/>
      <w:r w:rsidR="00C07F59" w:rsidRPr="00377F14">
        <w:t xml:space="preserve"> állítottuk. Ilyen érték esetén a típus intenzitások számától függetlenül Cumulus típusú.</w:t>
      </w:r>
      <w:r w:rsidR="00963391" w:rsidRPr="00377F14">
        <w:t xml:space="preserve"> </w:t>
      </w:r>
      <w:r w:rsidR="00F200F8" w:rsidRPr="00377F14">
        <w:t xml:space="preserve">Ha az </w:t>
      </w:r>
      <w:proofErr w:type="spellStart"/>
      <w:r w:rsidR="00F200F8" w:rsidRPr="00377F14">
        <w:t>oktában</w:t>
      </w:r>
      <w:proofErr w:type="spellEnd"/>
      <w:r w:rsidR="00F200F8" w:rsidRPr="00377F14">
        <w:t xml:space="preserve"> kapott érték 7</w:t>
      </w:r>
      <w:r w:rsidR="00463156" w:rsidRPr="00377F14">
        <w:t>,</w:t>
      </w:r>
      <w:r w:rsidR="00F200F8" w:rsidRPr="00377F14">
        <w:t xml:space="preserve"> vagy magasabb, akkor a hi</w:t>
      </w:r>
      <w:r w:rsidR="00B95BDB" w:rsidRPr="00377F14">
        <w:t>sztogram értékek alapján döntün</w:t>
      </w:r>
      <w:r w:rsidR="00F200F8" w:rsidRPr="00377F14">
        <w:t xml:space="preserve">k. </w:t>
      </w:r>
    </w:p>
    <w:p w:rsidR="00447D85" w:rsidRPr="00377F14" w:rsidRDefault="00447D85" w:rsidP="0094134C">
      <w:pPr>
        <w:spacing w:before="120"/>
        <w:ind w:firstLine="426"/>
      </w:pPr>
      <w:r w:rsidRPr="00377F14">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 </w:t>
      </w:r>
      <w:r w:rsidR="00023EE7" w:rsidRPr="00377F14">
        <w:t>Ezt az észlelők a gyakorlatban is így végzik. Előfordul, hogy az eget teljesen elfedi egy Cumulus típusú felhő, de ekkor feltételezik, hogy lyukak találhatók, csak nem láthatók, és az érték így 7 okta.</w:t>
      </w:r>
    </w:p>
    <w:p w:rsidR="003531BC" w:rsidRPr="00377F14" w:rsidRDefault="003531BC" w:rsidP="0094134C">
      <w:pPr>
        <w:spacing w:before="120"/>
        <w:ind w:firstLine="426"/>
      </w:pPr>
      <w:r w:rsidRPr="00377F14">
        <w:t xml:space="preserve">A hibás kapott értékek közül számos abból adódik, hogy a kamera képe nem fedi le a teljes égboltot, míg az észlelők </w:t>
      </w:r>
      <w:r w:rsidR="005B27D5" w:rsidRPr="00377F14">
        <w:t xml:space="preserve">annak egészét </w:t>
      </w:r>
      <w:r w:rsidRPr="00377F14">
        <w:t>vizsgálják.</w:t>
      </w:r>
      <w:r w:rsidR="004B7C64" w:rsidRPr="00377F14">
        <w:t xml:space="preserve"> Ahogy már említettük, borultság meghatározásában jelenleg a gépek pontosabbak, így a kép alapján megállapított értékek többségében megegyeznek a</w:t>
      </w:r>
      <w:r w:rsidR="006A4AD1" w:rsidRPr="00377F14">
        <w:t xml:space="preserve"> program által</w:t>
      </w:r>
      <w:r w:rsidR="004B7C64" w:rsidRPr="00377F14">
        <w:t xml:space="preserve"> számított értékekkel,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Pr="00377F14">
        <w:t xml:space="preserve"> </w:t>
      </w:r>
      <w:r w:rsidR="00F1454A" w:rsidRPr="00377F14">
        <w:t>Ennek javítására készíthetnénk egy rendszert, ami az egész eget figyeli, de célkitű</w:t>
      </w:r>
      <w:r w:rsidR="003230E0" w:rsidRPr="00377F14">
        <w:t>zéseink között a jelenleg</w:t>
      </w:r>
      <w:r w:rsidR="00F1454A" w:rsidRPr="00377F14">
        <w:t xml:space="preserve"> is használt kamerákkal való megvalósítás szerepelt. Tehát algoritmikus megoldás kell. Mivel más funkciókhoz sorozatképek szükségesek, így célszerű ebben az esetben is több képet vizsgálni egy </w:t>
      </w:r>
      <w:r w:rsidR="00F1454A" w:rsidRPr="00377F14">
        <w:lastRenderedPageBreak/>
        <w:t xml:space="preserve">helyett. A kamera mozdulatlan, de a felhők folyamatos mozgásban vannak a fényképezés ideje alatt. Ilyen módon hasonló hatást érünk el, mintha a kamerát mozgatnánk, hogy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39" w:name="_Toc371356730"/>
      <w:r w:rsidRPr="00377F14">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FF7261" w:rsidRPr="00377F14" w:rsidRDefault="007B3DF2" w:rsidP="00FF7261">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0</w:t>
      </w:r>
      <w:r>
        <w:rPr>
          <w:noProof/>
        </w:rPr>
        <w:fldChar w:fldCharType="end"/>
      </w:r>
      <w:r w:rsidR="00FF7261" w:rsidRPr="00377F14">
        <w:rPr>
          <w:noProof/>
        </w:rPr>
        <w:t>. ábra – Felhő típus detektálásának folyamat</w:t>
      </w:r>
      <w:bookmarkEnd w:id="39"/>
      <w:r w:rsidR="00FF7261" w:rsidRPr="00377F14">
        <w:rPr>
          <w:noProof/>
        </w:rPr>
        <w:t>a</w:t>
      </w:r>
    </w:p>
    <w:p w:rsidR="00FF7261" w:rsidRPr="00377F14" w:rsidRDefault="00FF7261" w:rsidP="0094134C">
      <w:pPr>
        <w:spacing w:before="120"/>
        <w:ind w:firstLine="426"/>
      </w:pPr>
    </w:p>
    <w:p w:rsidR="00FF7261" w:rsidRPr="00377F14" w:rsidRDefault="00FF7261" w:rsidP="0094134C">
      <w:pPr>
        <w:spacing w:before="120"/>
        <w:ind w:firstLine="426"/>
      </w:pPr>
    </w:p>
    <w:p w:rsidR="007F4ED8" w:rsidRPr="00377F14" w:rsidRDefault="00A77A37" w:rsidP="0094134C">
      <w:pPr>
        <w:spacing w:before="120"/>
        <w:ind w:firstLine="426"/>
      </w:pPr>
      <w:r w:rsidRPr="00377F14">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Pr="00377F14">
        <w:t xml:space="preserve"> Így a p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 xml:space="preserve">ők </w:t>
      </w:r>
      <w:proofErr w:type="spellStart"/>
      <w:r w:rsidR="00C5697D" w:rsidRPr="00377F14">
        <w:t>szaturációs</w:t>
      </w:r>
      <w:proofErr w:type="spellEnd"/>
      <w:r w:rsidR="00C5697D" w:rsidRPr="00377F14">
        <w:t xml:space="preserve">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w:t>
      </w:r>
      <w:r w:rsidRPr="00377F14">
        <w:lastRenderedPageBreak/>
        <w:t xml:space="preserve">megítélhetnénk, hogy esik-e az eső, és amennyiben igen, a felhők detektálását nem futtatjuk le. De a tesztképek alapján azt az eredményt kaptuk, hogy habár az eredeti képen az esőcseppek nagymértékben látszanak, </w:t>
      </w:r>
      <w:proofErr w:type="spellStart"/>
      <w:r w:rsidRPr="00377F14">
        <w:t>szaturációs</w:t>
      </w:r>
      <w:proofErr w:type="spellEnd"/>
      <w:r w:rsidRPr="00377F14">
        <w:t xml:space="preserve">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40" w:name="_Toc371356727"/>
      <w:bookmarkStart w:id="41" w:name="_Toc385287718"/>
      <w:bookmarkStart w:id="42" w:name="_Toc406517333"/>
      <w:r w:rsidRPr="00377F14">
        <w:rPr>
          <w:rFonts w:cs="Times New Roman"/>
        </w:rPr>
        <w:t xml:space="preserve">Eredmények </w:t>
      </w:r>
      <w:r w:rsidR="0094134C" w:rsidRPr="00377F14">
        <w:rPr>
          <w:rFonts w:cs="Times New Roman"/>
        </w:rPr>
        <w:t>értékelése</w:t>
      </w:r>
      <w:bookmarkEnd w:id="40"/>
      <w:bookmarkEnd w:id="41"/>
      <w:bookmarkEnd w:id="42"/>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w:t>
      </w:r>
      <w:proofErr w:type="spellStart"/>
      <w:r w:rsidR="005200A2" w:rsidRPr="00377F14">
        <w:t>Borultság.jpg</w:t>
      </w:r>
      <w:proofErr w:type="spell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Pr="00377F14"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AC47BB" w:rsidRPr="00377F14">
        <w:t xml:space="preserve">. Az eredményt az </w:t>
      </w:r>
      <w:r w:rsidR="00B22903" w:rsidRPr="00377F14">
        <w:t>9</w:t>
      </w:r>
      <w:r w:rsidR="00FF3708" w:rsidRPr="00377F14">
        <w:t>. ábra</w:t>
      </w:r>
      <w:r w:rsidR="00AC47BB" w:rsidRPr="00377F14">
        <w:t xml:space="preserve"> </w:t>
      </w:r>
      <w:r w:rsidR="00AC47BB" w:rsidRPr="00377F14">
        <w:lastRenderedPageBreak/>
        <w:t>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7D0040" w:rsidRPr="00377F14" w:rsidRDefault="007D0040" w:rsidP="007D0040">
      <w:pPr>
        <w:keepNext/>
        <w:spacing w:before="120"/>
        <w:ind w:firstLine="426"/>
      </w:pPr>
      <w:r w:rsidRPr="00377F14">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A5240" w:rsidRPr="00377F14" w:rsidRDefault="007B3DF2" w:rsidP="00C5697D">
      <w:pPr>
        <w:pStyle w:val="Kpalrs"/>
        <w:rPr>
          <w:noProof/>
          <w:color w:val="000000" w:themeColor="text1"/>
          <w:szCs w:val="20"/>
        </w:rPr>
      </w:pPr>
      <w:fldSimple w:instr=" STYLEREF 1 \s ">
        <w:r>
          <w:rPr>
            <w:noProof/>
          </w:rPr>
          <w:t>2</w:t>
        </w:r>
      </w:fldSimple>
      <w:r>
        <w:t>.</w:t>
      </w:r>
      <w:fldSimple w:instr=" SEQ ábra \* ARABIC \s 1 ">
        <w:r>
          <w:rPr>
            <w:noProof/>
          </w:rPr>
          <w:t>11</w:t>
        </w:r>
      </w:fldSimple>
      <w:r w:rsidR="003230E0" w:rsidRPr="00377F14">
        <w:t>. ábra –</w:t>
      </w:r>
      <w:r w:rsidR="007D0040" w:rsidRPr="00377F14">
        <w:t xml:space="preserve"> A programot véletlenszerűen készített, nagyban eltérő képeken, és sorozaton is teszteltük. A diagram a </w:t>
      </w:r>
      <w:r w:rsidR="00614C53" w:rsidRPr="00377F14">
        <w:t>nem súlyozott</w:t>
      </w:r>
      <w:r w:rsidR="007D0040" w:rsidRPr="00377F14">
        <w:t xml:space="preserve"> értékekkel való számítás eredményét ábrázolja.</w:t>
      </w:r>
      <w:r w:rsidR="00AA5240" w:rsidRPr="00377F14">
        <w:br w:type="page"/>
      </w:r>
    </w:p>
    <w:p w:rsidR="008F381F" w:rsidRPr="00377F14" w:rsidRDefault="008F381F" w:rsidP="00EF155A">
      <w:pPr>
        <w:pStyle w:val="Cmsor1"/>
      </w:pPr>
      <w:bookmarkStart w:id="43" w:name="_Toc385287719"/>
      <w:bookmarkStart w:id="44" w:name="_Toc406517334"/>
      <w:bookmarkEnd w:id="4"/>
      <w:r w:rsidRPr="00377F14">
        <w:lastRenderedPageBreak/>
        <w:t>Magassági szélirány meghatározása</w:t>
      </w:r>
      <w:bookmarkEnd w:id="43"/>
      <w:bookmarkEnd w:id="44"/>
    </w:p>
    <w:p w:rsidR="008F381F" w:rsidRPr="00377F14" w:rsidRDefault="008F381F" w:rsidP="00C726CC">
      <w:pPr>
        <w:pStyle w:val="Cmsor2"/>
        <w:rPr>
          <w:rFonts w:cs="Times New Roman"/>
        </w:rPr>
      </w:pPr>
      <w:bookmarkStart w:id="45" w:name="_Toc385287720"/>
      <w:bookmarkStart w:id="46" w:name="_Toc406517335"/>
      <w:r w:rsidRPr="00377F14">
        <w:rPr>
          <w:rFonts w:cs="Times New Roman"/>
        </w:rPr>
        <w:t>Cél meghatározása</w:t>
      </w:r>
      <w:bookmarkEnd w:id="45"/>
      <w:bookmarkEnd w:id="46"/>
    </w:p>
    <w:p w:rsidR="008F381F" w:rsidRPr="00377F14" w:rsidRDefault="008F381F" w:rsidP="0049423C">
      <w:pPr>
        <w:spacing w:before="120"/>
        <w:ind w:firstLine="426"/>
      </w:pPr>
      <w:r w:rsidRPr="00377F14">
        <w:t>Az OMSZ szeretné, ha felhőtípusok meghatározása után a felhők mozgásának az irányát is megtudnánk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Pr="00377F14"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47" w:name="_Toc385287721"/>
      <w:r w:rsidRPr="00377F14">
        <w:rPr>
          <w:noProof/>
          <w:lang w:val="en-US" w:eastAsia="en-US"/>
        </w:rPr>
        <w:lastRenderedPageBreak/>
        <w:drawing>
          <wp:inline distT="0" distB="0" distL="0" distR="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8781" cy="1472290"/>
                    </a:xfrm>
                    <a:prstGeom prst="rect">
                      <a:avLst/>
                    </a:prstGeom>
                    <a:noFill/>
                    <a:ln>
                      <a:noFill/>
                    </a:ln>
                  </pic:spPr>
                </pic:pic>
              </a:graphicData>
            </a:graphic>
          </wp:inline>
        </w:drawing>
      </w:r>
    </w:p>
    <w:p w:rsidR="00FF7261" w:rsidRPr="00377F14" w:rsidRDefault="007B3DF2"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r w:rsidR="00FF7261" w:rsidRPr="00377F14">
        <w:rPr>
          <w:noProof/>
          <w:color w:val="000000" w:themeColor="text1"/>
          <w:szCs w:val="20"/>
        </w:rPr>
        <w:t>. ábra – Sarokpontok detektálása felhős képen előfeldolgozó algoritmus futtatása előtt (balra) és után (jobbra).</w:t>
      </w:r>
    </w:p>
    <w:p w:rsidR="00FF7261" w:rsidRPr="00377F14" w:rsidRDefault="00FF7261" w:rsidP="00FF7261">
      <w:pPr>
        <w:keepNext/>
        <w:spacing w:before="120"/>
        <w:jc w:val="center"/>
      </w:pPr>
      <w:r w:rsidRPr="00377F14">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FF7261" w:rsidRPr="00377F14" w:rsidRDefault="007B3DF2"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00FF7261" w:rsidRPr="00377F14">
        <w:rPr>
          <w:noProof/>
          <w:color w:val="000000" w:themeColor="text1"/>
          <w:szCs w:val="20"/>
        </w:rPr>
        <w:t>. ábra – A szélirány meghatározásának a lépései.</w:t>
      </w:r>
    </w:p>
    <w:p w:rsidR="004340C3" w:rsidRPr="00377F14" w:rsidRDefault="004340C3" w:rsidP="004340C3">
      <w:pPr>
        <w:pStyle w:val="Cmsor2"/>
        <w:rPr>
          <w:rFonts w:cs="Times New Roman"/>
        </w:rPr>
      </w:pPr>
      <w:bookmarkStart w:id="48" w:name="_Toc406517336"/>
      <w:r w:rsidRPr="00377F14">
        <w:rPr>
          <w:rFonts w:cs="Times New Roman"/>
        </w:rPr>
        <w:t xml:space="preserve">Probléma </w:t>
      </w:r>
      <w:r w:rsidR="002520AA" w:rsidRPr="00377F14">
        <w:rPr>
          <w:rFonts w:cs="Times New Roman"/>
        </w:rPr>
        <w:t>elemzése</w:t>
      </w:r>
      <w:bookmarkEnd w:id="48"/>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 xml:space="preserve">Eleinte úgy gondoltuk, a felhő alakjának változása problémát fog jelenteni, mivel a képeket nehezebb lesz összepárosítani. Azonban a kapott sorozatképeken végzett tesztek alapján kiderült, hogy a képek készítése között eltelt pár másodperc alatt nem </w:t>
      </w:r>
      <w:r w:rsidRPr="00377F14">
        <w:lastRenderedPageBreak/>
        <w:t>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49" w:name="_Toc406517337"/>
      <w:r w:rsidRPr="00377F14">
        <w:rPr>
          <w:rFonts w:cs="Times New Roman"/>
        </w:rPr>
        <w:t>Megvalósítás</w:t>
      </w:r>
      <w:bookmarkEnd w:id="49"/>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előfeldolgozást kell végeznünk</w:t>
      </w:r>
      <w:r w:rsidR="00FF7261" w:rsidRPr="00377F14">
        <w:t xml:space="preserve"> (lásd 11. ábra)</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A medián számításának módja a </w:t>
      </w:r>
      <w:r w:rsidR="00E92FB3" w:rsidRPr="00377F14">
        <w:t>statisztikából már ismert lehet, és ez a módszer nincs terhelve a zaj mértékével</w:t>
      </w:r>
      <w:r w:rsidR="0027061F" w:rsidRPr="00377F14">
        <w:t>, azonban elmosta az éleinket</w:t>
      </w:r>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ményt az utóbbi szűrővel kaptuk, azonban még ez sem vezetett korrekt eredményhez. A 3</w:t>
      </w:r>
      <w:r w:rsidR="00AA3D03" w:rsidRPr="00377F14">
        <w:t>×</w:t>
      </w:r>
      <w:r w:rsidR="00882976" w:rsidRPr="00377F14">
        <w:t xml:space="preserve">3-as maszkkal még sok hibás pixel maradt a képen. Az ablak méretének növelése bár csökkentette a zaj mennyiségét, </w:t>
      </w:r>
      <w:r w:rsidR="00A53C48" w:rsidRPr="00377F14">
        <w:t>de már számunkra értékes információt is vesztettünk.</w:t>
      </w:r>
    </w:p>
    <w:p w:rsidR="00222445" w:rsidRPr="00377F14" w:rsidRDefault="00F07A24" w:rsidP="007D6A35">
      <w:r w:rsidRPr="00377F14">
        <w:t>Egy másik megközelítés a probléma megoldására a képpiramisok voltak</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kép különböző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letlen sarokpont detektálásokat.</w:t>
      </w:r>
      <w:r w:rsidR="00C10AA4" w:rsidRPr="00377F14">
        <w:t xml:space="preserve"> (lásd </w:t>
      </w:r>
      <w:r w:rsidR="00FF7261" w:rsidRPr="00377F14">
        <w:t>10</w:t>
      </w:r>
      <w:r w:rsidR="00C10AA4" w:rsidRPr="00377F14">
        <w:t>.</w:t>
      </w:r>
      <w:r w:rsidR="00FF7261" w:rsidRPr="00377F14">
        <w:t xml:space="preserve"> és 12.</w:t>
      </w:r>
      <w:r w:rsidR="00C10AA4" w:rsidRPr="00377F14">
        <w:t xml:space="preserve"> ábra)</w:t>
      </w:r>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 xml:space="preserve">mértékben, több </w:t>
      </w:r>
      <w:r w:rsidR="00077411" w:rsidRPr="00377F14">
        <w:lastRenderedPageBreak/>
        <w:t xml:space="preserve">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rsidRPr="00377F14">
        <w:t>Movarec</w:t>
      </w:r>
      <w:proofErr w:type="spellEnd"/>
      <w:r w:rsidR="00077411" w:rsidRPr="00377F14">
        <w:t xml:space="preserve"> algoritmusának egy továbbfejlesztett változata. Ennek segítségével minden képünkön detektáljuk a sarokpontokat. A módszer a pontok 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lang w:val="en-US" w:eastAsia="en-US"/>
        </w:rPr>
        <w:drawing>
          <wp:inline distT="0" distB="0" distL="0" distR="0">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377F14" w:rsidRDefault="007B3DF2"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sidR="00FF7261" w:rsidRPr="00377F14">
        <w:rPr>
          <w:noProof/>
          <w:color w:val="000000" w:themeColor="text1"/>
          <w:szCs w:val="20"/>
        </w:rPr>
        <w:t>. ábra – Sarokpont detektorok alkalmazása felhős képen. Balra a Harris-féle sarokpont detektor, jobbra a minimális sajátértékkel számolt módszer.</w:t>
      </w:r>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w:t>
      </w:r>
      <w:r w:rsidR="00B32731" w:rsidRPr="00377F14">
        <w:t xml:space="preserve"> (lásd 13. ábra)</w:t>
      </w:r>
      <w:r w:rsidR="00FE68A3" w:rsidRPr="00377F14">
        <w:t>, ami nem más, mint több képen azonos képrészletek megfeleltetése és ezáltal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A módszert a piramistechnikával bővített </w:t>
      </w:r>
      <w:proofErr w:type="spellStart"/>
      <w:r w:rsidR="0055483D" w:rsidRPr="00377F14">
        <w:t>Lucas-Kanade-féle</w:t>
      </w:r>
      <w:proofErr w:type="spellEnd"/>
      <w:r w:rsidR="0055483D" w:rsidRPr="00377F14">
        <w:t xml:space="preserve"> jellemzőkövetéssel valósítottuk meg a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0055483D" w:rsidRPr="00377F14">
        <w:t xml:space="preserve"> és</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w:t>
      </w:r>
      <w:proofErr w:type="spellStart"/>
      <w:r w:rsidR="00887621" w:rsidRPr="00377F14">
        <w:t>előfeldolgozásra</w:t>
      </w:r>
      <w:proofErr w:type="spellEnd"/>
      <w:r w:rsidR="00887621" w:rsidRPr="00377F14">
        <w:t xml:space="preserve"> nincs szükségünk.</w:t>
      </w:r>
      <w:r w:rsidR="00C46645" w:rsidRPr="00377F14">
        <w:t xml:space="preserve"> A Harris </w:t>
      </w:r>
      <w:r w:rsidR="00C46645" w:rsidRPr="00377F14">
        <w:lastRenderedPageBreak/>
        <w:t>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Net</w:t>
      </w:r>
      <w:r w:rsidR="00281784" w:rsidRPr="00377F14">
        <w:t xml:space="preserve"> </w:t>
      </w:r>
      <w:r w:rsidR="000E2A96" w:rsidRPr="00377F14">
        <w:t>"</w:t>
      </w:r>
      <w:proofErr w:type="spellStart"/>
      <w:r w:rsidR="000E2A96" w:rsidRPr="00377F14">
        <w:t>CorrelationMatching</w:t>
      </w:r>
      <w:proofErr w:type="spellEnd"/>
      <w:r w:rsidR="000E2A96" w:rsidRPr="00377F14">
        <w:t>"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377F14">
        <w:t xml:space="preserve"> Ennek végeredménye képpen a képeket megfeleltettük egymásnak. Azonban most kell lekezelnünk a zajok, és a hibás párosítások problémáját.</w:t>
      </w:r>
      <w:r w:rsidR="00446070" w:rsidRPr="00377F14">
        <w:t xml:space="preserve"> </w:t>
      </w:r>
    </w:p>
    <w:p w:rsidR="003F7E8E" w:rsidRPr="00377F14" w:rsidRDefault="003F7E8E" w:rsidP="007D6A35">
      <w:r w:rsidRPr="00377F14">
        <w:t xml:space="preserve">Megoldás a </w:t>
      </w:r>
      <w:proofErr w:type="spellStart"/>
      <w:r w:rsidRPr="00377F14">
        <w:t>homog</w:t>
      </w:r>
      <w:r w:rsidR="00462206" w:rsidRPr="00377F14">
        <w:t>ráfia</w:t>
      </w:r>
      <w:proofErr w:type="spellEnd"/>
      <w:r w:rsidRPr="00377F14">
        <w:t xml:space="preserve"> használata. 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Mi a RANSAC (Random </w:t>
      </w:r>
      <w:proofErr w:type="spellStart"/>
      <w:r w:rsidR="00033786" w:rsidRPr="00377F14">
        <w:t>Sample</w:t>
      </w:r>
      <w:proofErr w:type="spellEnd"/>
      <w:r w:rsidR="00033786" w:rsidRPr="00377F14">
        <w:t xml:space="preserve"> </w:t>
      </w:r>
      <w:proofErr w:type="spellStart"/>
      <w:r w:rsidR="00033786" w:rsidRPr="00377F14">
        <w:t>Consensus</w:t>
      </w:r>
      <w:proofErr w:type="spellEnd"/>
      <w:r w:rsidR="00033786" w:rsidRPr="00377F14">
        <w:t xml:space="preserve">) </w:t>
      </w:r>
      <w:proofErr w:type="spellStart"/>
      <w:r w:rsidR="00033786" w:rsidRPr="00377F14">
        <w:t>Homography</w:t>
      </w:r>
      <w:proofErr w:type="spellEnd"/>
      <w:r w:rsidR="00033786" w:rsidRPr="00377F14">
        <w:t xml:space="preserve"> </w:t>
      </w:r>
      <w:proofErr w:type="spellStart"/>
      <w:r w:rsidR="00033786" w:rsidRPr="00377F14">
        <w:t>Estimator-t</w:t>
      </w:r>
      <w:proofErr w:type="spellEnd"/>
      <w:r w:rsidR="00033786" w:rsidRPr="00377F14">
        <w:t xml:space="preserve"> használtuk a programunkban</w:t>
      </w:r>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bookmarkStart w:id="50" w:name="_GoBack"/>
      <w:bookmarkEnd w:id="50"/>
      <w:r w:rsidR="00310499" w:rsidRPr="00377F14">
        <w:rPr>
          <w:noProof/>
        </w:rPr>
        <w:t>]</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47"/>
    <w:p w:rsidR="00351AE7" w:rsidRPr="00377F14" w:rsidRDefault="00351AE7" w:rsidP="00351AE7">
      <w:pPr>
        <w:keepNext/>
        <w:spacing w:before="120"/>
        <w:jc w:val="center"/>
      </w:pPr>
      <w:r w:rsidRPr="00377F14">
        <w:rPr>
          <w:noProof/>
          <w:lang w:val="en-US" w:eastAsia="en-US"/>
        </w:rPr>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77F14" w:rsidRDefault="007B3DF2"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r w:rsidR="00351AE7" w:rsidRPr="00377F14">
        <w:rPr>
          <w:noProof/>
          <w:color w:val="000000" w:themeColor="text1"/>
          <w:szCs w:val="20"/>
        </w:rPr>
        <w:t>. ábra – Az optikai áramlás eredménye korrekciók nélkül (balra), majd megfelelő korrigálások elvégzése után (jobbra).</w:t>
      </w:r>
    </w:p>
    <w:p w:rsidR="00B62B99" w:rsidRPr="00377F14" w:rsidRDefault="00B62B99" w:rsidP="004F7627">
      <w:pPr>
        <w:pStyle w:val="Cmsor2"/>
        <w:rPr>
          <w:rFonts w:cs="Times New Roman"/>
        </w:rPr>
      </w:pPr>
      <w:bookmarkStart w:id="51" w:name="_Toc385287732"/>
      <w:bookmarkStart w:id="52" w:name="_Toc406517338"/>
      <w:r w:rsidRPr="00377F14">
        <w:rPr>
          <w:rFonts w:cs="Times New Roman"/>
        </w:rPr>
        <w:t xml:space="preserve">Eredmények </w:t>
      </w:r>
      <w:r w:rsidR="00D13216" w:rsidRPr="00377F14">
        <w:rPr>
          <w:rFonts w:cs="Times New Roman"/>
        </w:rPr>
        <w:t>é</w:t>
      </w:r>
      <w:r w:rsidRPr="00377F14">
        <w:rPr>
          <w:rFonts w:cs="Times New Roman"/>
        </w:rPr>
        <w:t>rtékelése</w:t>
      </w:r>
      <w:bookmarkEnd w:id="51"/>
      <w:bookmarkEnd w:id="52"/>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w:t>
      </w:r>
      <w:r w:rsidRPr="00377F14">
        <w:lastRenderedPageBreak/>
        <w:t>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w:t>
      </w:r>
      <w:proofErr w:type="spellStart"/>
      <w:r w:rsidRPr="00377F14">
        <w:t>-nak</w:t>
      </w:r>
      <w:proofErr w:type="spellEnd"/>
      <w:r w:rsidRPr="00377F14">
        <w:t xml:space="preserve"> tekinteni az irányt.</w:t>
      </w:r>
      <w:r w:rsidR="00156207" w:rsidRPr="00377F14">
        <w:t xml:space="preserve"> </w:t>
      </w:r>
      <w:r w:rsidR="00295807" w:rsidRPr="00377F14">
        <w:t>U</w:t>
      </w:r>
      <w:r w:rsidR="00156207" w:rsidRPr="00377F14">
        <w:t xml:space="preserve">gyan ezt tehetjük esőzés esetén is, mivel a </w:t>
      </w:r>
      <w:proofErr w:type="spellStart"/>
      <w:r w:rsidR="00156207" w:rsidRPr="00377F14">
        <w:t>búrán</w:t>
      </w:r>
      <w:proofErr w:type="spellEnd"/>
      <w:r w:rsidR="00156207" w:rsidRPr="00377F14">
        <w:t xml:space="preserve">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8F381F" w:rsidRPr="00377F14" w:rsidRDefault="008F381F" w:rsidP="008F381F"/>
    <w:p w:rsidR="00AA5240" w:rsidRPr="00377F14" w:rsidRDefault="00AA5240" w:rsidP="00AA5240">
      <w:pPr>
        <w:spacing w:after="160" w:line="259" w:lineRule="auto"/>
        <w:rPr>
          <w:rFonts w:eastAsiaTheme="majorEastAsia"/>
          <w:b/>
          <w:color w:val="000000" w:themeColor="text1"/>
        </w:rPr>
      </w:pPr>
      <w:r w:rsidRPr="00377F14">
        <w:br w:type="page"/>
      </w:r>
    </w:p>
    <w:p w:rsidR="00AC4463" w:rsidRPr="00377F14" w:rsidRDefault="00AC4463" w:rsidP="00AC4463">
      <w:pPr>
        <w:pStyle w:val="Cmsor1"/>
      </w:pPr>
      <w:bookmarkStart w:id="53" w:name="h.un879yelueqm" w:colFirst="0" w:colLast="0"/>
      <w:bookmarkStart w:id="54" w:name="_Toc385287733"/>
      <w:bookmarkStart w:id="55" w:name="_Toc406517339"/>
      <w:bookmarkStart w:id="56" w:name="_Toc369881019"/>
      <w:bookmarkEnd w:id="53"/>
      <w:r w:rsidRPr="00377F14">
        <w:rPr>
          <w:highlight w:val="white"/>
        </w:rPr>
        <w:lastRenderedPageBreak/>
        <w:t>Esőzés kezdetének és befejeződésének megállapítása</w:t>
      </w:r>
      <w:bookmarkEnd w:id="54"/>
      <w:bookmarkEnd w:id="55"/>
    </w:p>
    <w:p w:rsidR="00AC4463" w:rsidRPr="00377F14" w:rsidRDefault="00AC4463" w:rsidP="00AC4463">
      <w:pPr>
        <w:pStyle w:val="Cmsor2"/>
        <w:rPr>
          <w:rFonts w:cs="Times New Roman"/>
        </w:rPr>
      </w:pPr>
      <w:bookmarkStart w:id="57" w:name="h.1pkn6t5ruhky" w:colFirst="0" w:colLast="0"/>
      <w:bookmarkStart w:id="58" w:name="_Toc385287734"/>
      <w:bookmarkStart w:id="59" w:name="_Toc406517340"/>
      <w:bookmarkEnd w:id="57"/>
      <w:r w:rsidRPr="00377F14">
        <w:rPr>
          <w:rFonts w:cs="Times New Roman"/>
          <w:highlight w:val="white"/>
        </w:rPr>
        <w:t>Cél meghatározása</w:t>
      </w:r>
      <w:bookmarkEnd w:id="58"/>
      <w:bookmarkEnd w:id="59"/>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képszolgáltató eszköz egy üvegbú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60" w:name="h.tk88o6zev3nf" w:colFirst="0" w:colLast="0"/>
      <w:bookmarkStart w:id="61" w:name="_Toc385287735"/>
      <w:bookmarkStart w:id="62" w:name="_Toc406517341"/>
      <w:bookmarkEnd w:id="60"/>
      <w:r w:rsidRPr="00377F14">
        <w:rPr>
          <w:rFonts w:cs="Times New Roman"/>
          <w:highlight w:val="white"/>
        </w:rPr>
        <w:t>Esőcseppek fizikai jellemzői</w:t>
      </w:r>
      <w:bookmarkEnd w:id="61"/>
      <w:bookmarkEnd w:id="62"/>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r w:rsidRPr="00377F14">
        <w:rPr>
          <w:highlight w:val="white"/>
        </w:rPr>
        <w:t xml:space="preserve">Számunkra még ennél is fontosabb jellemzők a következő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 1</w:t>
      </w:r>
      <w:r w:rsidR="00B32731" w:rsidRPr="00377F14">
        <w:t>4</w:t>
      </w:r>
      <w:r w:rsidRPr="00377F14">
        <w:t>. ábra).</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lang w:val="en-US" w:eastAsia="en-US"/>
        </w:rPr>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2732702" cy="1917590"/>
                    </a:xfrm>
                    <a:prstGeom prst="rect">
                      <a:avLst/>
                    </a:prstGeom>
                  </pic:spPr>
                </pic:pic>
              </a:graphicData>
            </a:graphic>
          </wp:inline>
        </w:drawing>
      </w:r>
    </w:p>
    <w:p w:rsidR="00AC4463" w:rsidRPr="00377F14" w:rsidRDefault="007B3DF2" w:rsidP="00AC4463">
      <w:pPr>
        <w:pStyle w:val="Kpalrs"/>
      </w:pPr>
      <w:fldSimple w:instr=" STYLEREF 1 \s ">
        <w:r>
          <w:rPr>
            <w:noProof/>
          </w:rPr>
          <w:t>4</w:t>
        </w:r>
      </w:fldSimple>
      <w:r>
        <w:t>.</w:t>
      </w:r>
      <w:fldSimple w:instr=" SEQ ábra \* ARABIC \s 1 ">
        <w:r>
          <w:rPr>
            <w:noProof/>
          </w:rPr>
          <w:t>1</w:t>
        </w:r>
      </w:fldSimple>
      <w:r w:rsidR="00AC4463" w:rsidRPr="00377F14">
        <w:t>. ábra - Megfigyelhetőek az esőcseppek</w:t>
      </w:r>
      <w:r w:rsidR="00AC4463" w:rsidRPr="00377F14">
        <w:rPr>
          <w:noProof/>
        </w:rPr>
        <w:t xml:space="preserve"> jellemzői, többek között az, hogy világosabbak, mint a háttér.</w:t>
      </w:r>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xml:space="preserve">, így minden szempontot figyelembe kell vennünk detektáláskor. </w:t>
      </w:r>
      <w:proofErr w:type="spellStart"/>
      <w:r w:rsidRPr="00377F14">
        <w:rPr>
          <w:highlight w:val="white"/>
        </w:rPr>
        <w:t>Éldetektáló</w:t>
      </w:r>
      <w:proofErr w:type="spellEnd"/>
      <w:r w:rsidRPr="00377F14">
        <w:rPr>
          <w:highlight w:val="white"/>
        </w:rPr>
        <w:t xml:space="preserve">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63" w:name="h.woy372w68p6g" w:colFirst="0" w:colLast="0"/>
      <w:bookmarkStart w:id="64" w:name="_Toc385287736"/>
      <w:bookmarkStart w:id="65" w:name="_Toc406517342"/>
      <w:bookmarkEnd w:id="63"/>
      <w:r w:rsidRPr="00377F14">
        <w:rPr>
          <w:rFonts w:cs="Times New Roman"/>
        </w:rPr>
        <w:t xml:space="preserve">Az esődetektálás </w:t>
      </w:r>
      <w:bookmarkEnd w:id="64"/>
      <w:r w:rsidRPr="00377F14">
        <w:rPr>
          <w:rFonts w:cs="Times New Roman"/>
        </w:rPr>
        <w:t xml:space="preserve"> lehetőségei</w:t>
      </w:r>
      <w:bookmarkEnd w:id="65"/>
    </w:p>
    <w:p w:rsidR="00AC4463" w:rsidRPr="00377F14" w:rsidRDefault="00AC4463" w:rsidP="00AC4463">
      <w:pPr>
        <w:pStyle w:val="Cmsor3"/>
        <w:rPr>
          <w:rFonts w:cs="Times New Roman"/>
        </w:rPr>
      </w:pPr>
      <w:bookmarkStart w:id="66" w:name="h.z33egx7lasbn" w:colFirst="0" w:colLast="0"/>
      <w:bookmarkStart w:id="67" w:name="_Toc385287737"/>
      <w:bookmarkStart w:id="68" w:name="_Toc406517343"/>
      <w:bookmarkEnd w:id="66"/>
      <w:r w:rsidRPr="00377F14">
        <w:rPr>
          <w:rFonts w:cs="Times New Roman"/>
          <w:highlight w:val="white"/>
        </w:rPr>
        <w:t>Esővonalak detektálása hisztogram vizsgálattal mozgókép sorozaton</w:t>
      </w:r>
      <w:bookmarkEnd w:id="67"/>
      <w:bookmarkEnd w:id="68"/>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elhagyni azokat az objektumokat, melyek nem az esővonalak által generált különbséget eredményezik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Továbbá a méreteiben kiugró </w:t>
      </w:r>
      <w:r w:rsidRPr="00377F14">
        <w:rPr>
          <w:highlight w:val="white"/>
        </w:rPr>
        <w:lastRenderedPageBreak/>
        <w:t xml:space="preserve">objektumokról feltételezhetjük, hogy nem esőcseppek, hanem például egy mozgó gépjármű, vagy egy fa, amelyet a szél mozgatja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t xml:space="preserve">ΔI = </w:t>
      </w:r>
      <w:proofErr w:type="spellStart"/>
      <w:r w:rsidRPr="00377F14">
        <w:rPr>
          <w:highlight w:val="white"/>
        </w:rPr>
        <w:t>abs</w:t>
      </w:r>
      <w:proofErr w:type="spellEnd"/>
      <w:r w:rsidRPr="00377F14">
        <w:rPr>
          <w:highlight w:val="white"/>
        </w:rPr>
        <w:t>(</w:t>
      </w:r>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Végül az objektumok orientációi alapján eldöntjük, hogy melyik az, amely legjobban jellemzi az esővonalakat. Ehhez az egyes irányokból hisztogramot számolunk, majd ez alapján biztosan megállapíthatóak a keresett vonalak (lásd 1</w:t>
      </w:r>
      <w:r w:rsidR="00B32731" w:rsidRPr="00377F14">
        <w:rPr>
          <w:highlight w:val="white"/>
        </w:rPr>
        <w:t>5</w:t>
      </w:r>
      <w:r w:rsidRPr="00377F14">
        <w:rPr>
          <w:highlight w:val="white"/>
        </w:rPr>
        <w:t>. ábra)</w:t>
      </w:r>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lang w:val="en-US" w:eastAsia="en-US"/>
        </w:rPr>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756550" cy="2283067"/>
                    </a:xfrm>
                    <a:prstGeom prst="rect">
                      <a:avLst/>
                    </a:prstGeom>
                  </pic:spPr>
                </pic:pic>
              </a:graphicData>
            </a:graphic>
          </wp:inline>
        </w:drawing>
      </w:r>
    </w:p>
    <w:p w:rsidR="00AC4463" w:rsidRPr="00377F14" w:rsidRDefault="007B3DF2"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r w:rsidR="00AC4463" w:rsidRPr="00377F14">
        <w:t xml:space="preserve">.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p>
    <w:p w:rsidR="00AC4463" w:rsidRPr="00377F14" w:rsidRDefault="00AC4463" w:rsidP="00AC4463">
      <w:r w:rsidRPr="00377F14">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377F14">
        <w:rPr>
          <w:highlight w:val="white"/>
        </w:rPr>
        <w:t>búrán</w:t>
      </w:r>
      <w:proofErr w:type="spellEnd"/>
      <w:r w:rsidRPr="00377F14">
        <w:rPr>
          <w:highlight w:val="white"/>
        </w:rPr>
        <w:t xml:space="preserve"> megmaradt esőcseppek.</w:t>
      </w:r>
    </w:p>
    <w:p w:rsidR="00AC4463" w:rsidRPr="00377F14" w:rsidRDefault="00AC4463" w:rsidP="00AC4463">
      <w:pPr>
        <w:pStyle w:val="Cmsor3"/>
        <w:rPr>
          <w:rFonts w:cs="Times New Roman"/>
        </w:rPr>
      </w:pPr>
      <w:bookmarkStart w:id="69" w:name="h.bi29lsnla3zl" w:colFirst="0" w:colLast="0"/>
      <w:bookmarkStart w:id="70" w:name="_Toc385287738"/>
      <w:bookmarkStart w:id="71" w:name="_Toc406517344"/>
      <w:bookmarkEnd w:id="69"/>
      <w:r w:rsidRPr="00377F14">
        <w:rPr>
          <w:rFonts w:cs="Times New Roman"/>
          <w:highlight w:val="white"/>
        </w:rPr>
        <w:t>Esőcseppek felismerése gépjármű szélvédőjén</w:t>
      </w:r>
      <w:bookmarkEnd w:id="70"/>
      <w:bookmarkEnd w:id="71"/>
    </w:p>
    <w:p w:rsidR="00AC4463" w:rsidRPr="00377F14" w:rsidRDefault="00AC4463" w:rsidP="00AC4463">
      <w:r w:rsidRPr="00377F14">
        <w:rPr>
          <w:highlight w:val="white"/>
        </w:rPr>
        <w:t xml:space="preserve">Egy másik megközelítés, ami jobban hasonlít a mi problémánkra, ha az esőcseppeket keressük az adott képeken. Mivel egy átlagos kamera, </w:t>
      </w:r>
      <w:proofErr w:type="spellStart"/>
      <w:r w:rsidRPr="00377F14">
        <w:rPr>
          <w:highlight w:val="white"/>
        </w:rPr>
        <w:t>webkamera</w:t>
      </w:r>
      <w:proofErr w:type="spellEnd"/>
      <w:r w:rsidRPr="00377F14">
        <w:rPr>
          <w:highlight w:val="white"/>
        </w:rPr>
        <w:t xml:space="preserve">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w:t>
      </w:r>
      <w:r w:rsidRPr="00377F14">
        <w:rPr>
          <w:highlight w:val="white"/>
        </w:rPr>
        <w:lastRenderedPageBreak/>
        <w:t xml:space="preserve">háttér folyamatosan mozgásban van – feltéve, ha az autó is mozgásban van –, de néhány képsorozaton keresztül az esőcsepp mozdulatlan marad. Ezeket a jellemzőket felhasználva könnyedén felismerhetőek az egyes elmosódott foltok, melyek a nem fókuszban lévő esőcseppek miatt keletkezte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lang w:val="en-US" w:eastAsia="en-US"/>
        </w:rPr>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377F14" w:rsidRDefault="007B3DF2" w:rsidP="00AC4463">
      <w:pPr>
        <w:pStyle w:val="Kpalrs"/>
      </w:pPr>
      <w:fldSimple w:instr=" STYLEREF 1 \s ">
        <w:r>
          <w:rPr>
            <w:noProof/>
          </w:rPr>
          <w:t>4</w:t>
        </w:r>
      </w:fldSimple>
      <w:r>
        <w:t>.</w:t>
      </w:r>
      <w:fldSimple w:instr=" SEQ ábra \* ARABIC \s 1 ">
        <w:r>
          <w:rPr>
            <w:noProof/>
          </w:rPr>
          <w:t>3</w:t>
        </w:r>
      </w:fldSimple>
      <w:r w:rsidR="00AC4463" w:rsidRPr="00377F14">
        <w:t>. ábra - Esődetektálás teljes folyamata</w:t>
      </w:r>
    </w:p>
    <w:p w:rsidR="00AC4463" w:rsidRPr="00377F14" w:rsidRDefault="00AC4463" w:rsidP="00AC4463">
      <w:pPr>
        <w:pStyle w:val="Cmsor2"/>
        <w:rPr>
          <w:rFonts w:cs="Times New Roman"/>
        </w:rPr>
      </w:pPr>
      <w:bookmarkStart w:id="72" w:name="h.7q7g54gaz88" w:colFirst="0" w:colLast="0"/>
      <w:bookmarkStart w:id="73" w:name="_Toc385287739"/>
      <w:bookmarkStart w:id="74" w:name="_Toc406517345"/>
      <w:bookmarkEnd w:id="72"/>
      <w:r w:rsidRPr="00377F14">
        <w:rPr>
          <w:rFonts w:cs="Times New Roman"/>
          <w:highlight w:val="white"/>
        </w:rPr>
        <w:t>Esőcseppek detektálásának folyamata üvegbúrán</w:t>
      </w:r>
      <w:bookmarkEnd w:id="73"/>
      <w:bookmarkEnd w:id="74"/>
    </w:p>
    <w:p w:rsidR="00AC4463" w:rsidRPr="00377F14" w:rsidRDefault="00AC4463" w:rsidP="00AC4463">
      <w:pPr>
        <w:pStyle w:val="Cmsor3"/>
        <w:rPr>
          <w:rFonts w:cs="Times New Roman"/>
        </w:rPr>
      </w:pPr>
      <w:bookmarkStart w:id="75" w:name="h.ncbfv9mtshmb" w:colFirst="0" w:colLast="0"/>
      <w:bookmarkStart w:id="76" w:name="_Toc385287740"/>
      <w:bookmarkStart w:id="77" w:name="_Toc406517346"/>
      <w:bookmarkEnd w:id="75"/>
      <w:r w:rsidRPr="00377F14">
        <w:rPr>
          <w:rFonts w:cs="Times New Roman"/>
          <w:highlight w:val="white"/>
        </w:rPr>
        <w:t>Előfeldolgozás a jól elkülöníthető cseppek detektálásához</w:t>
      </w:r>
      <w:bookmarkEnd w:id="76"/>
      <w:bookmarkEnd w:id="77"/>
    </w:p>
    <w:p w:rsidR="00AC4463" w:rsidRPr="00377F14" w:rsidRDefault="00AC4463" w:rsidP="00AC4463">
      <w:pPr>
        <w:rPr>
          <w:highlight w:val="white"/>
        </w:rPr>
      </w:pPr>
      <w:r w:rsidRPr="00377F14">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w:t>
      </w:r>
      <w:proofErr w:type="spellStart"/>
      <w:r w:rsidRPr="00377F14">
        <w:rPr>
          <w:highlight w:val="white"/>
        </w:rPr>
        <w:t>előfeldolgozási</w:t>
      </w:r>
      <w:proofErr w:type="spellEnd"/>
      <w:r w:rsidRPr="00377F14">
        <w:rPr>
          <w:highlight w:val="white"/>
        </w:rPr>
        <w:t xml:space="preserve"> folyamaton kell átesnie, aminek eredményeképp a szegmentáció eredményesebb lesz</w:t>
      </w:r>
      <w:r w:rsidR="00B32731" w:rsidRPr="00377F14">
        <w:rPr>
          <w:highlight w:val="white"/>
        </w:rPr>
        <w:t xml:space="preserve"> (lásd 16. ábra)</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377F14">
        <w:rPr>
          <w:highlight w:val="white"/>
        </w:rPr>
        <w:t>éldetektálást</w:t>
      </w:r>
      <w:proofErr w:type="spellEnd"/>
      <w:r w:rsidRPr="00377F14">
        <w:rPr>
          <w:highlight w:val="white"/>
        </w:rPr>
        <w:t xml:space="preserve">, majd az élek mentén élesíteni, a háttért pedig simítani kell. Erre alkalmas algoritmus az adaptív simítás, mely során a gradiensek mértékétől függ a simító eljárás során alkalmazott ablak méret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lang w:val="en-US" w:eastAsia="en-US"/>
        </w:rPr>
        <w:lastRenderedPageBreak/>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Pr="00377F14" w:rsidRDefault="007B3DF2"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r w:rsidR="00AC4463" w:rsidRPr="00377F14">
        <w:t xml:space="preserve">. ábra - </w:t>
      </w:r>
      <w:proofErr w:type="spellStart"/>
      <w:r w:rsidR="00AC4463" w:rsidRPr="00377F14">
        <w:t>Éldetektálással</w:t>
      </w:r>
      <w:proofErr w:type="spellEnd"/>
      <w:r w:rsidR="00AC4463" w:rsidRPr="00377F14">
        <w:t xml:space="preserve"> végzett esőcsepp detektálás </w:t>
      </w:r>
      <w:proofErr w:type="spellStart"/>
      <w:r w:rsidR="00AC4463" w:rsidRPr="00377F14">
        <w:t>előfeldolgozásának</w:t>
      </w:r>
      <w:proofErr w:type="spellEnd"/>
      <w:r w:rsidR="00AC4463" w:rsidRPr="00377F14">
        <w:t xml:space="preserve"> az eredménye.</w:t>
      </w:r>
    </w:p>
    <w:p w:rsidR="00AC4463" w:rsidRPr="00377F14" w:rsidRDefault="00AC4463" w:rsidP="00AC4463">
      <w:r w:rsidRPr="00377F14">
        <w:rPr>
          <w:highlight w:val="white"/>
        </w:rPr>
        <w:t xml:space="preserve">Nincs más hátra, mint a kiemelt éleket egy megfelelő módszerrel kiválogatni, majd erősségük szerint osztályozni őket. A </w:t>
      </w:r>
      <w:proofErr w:type="spellStart"/>
      <w:r w:rsidRPr="00377F14">
        <w:rPr>
          <w:highlight w:val="white"/>
        </w:rPr>
        <w:t>Canny-féle</w:t>
      </w:r>
      <w:proofErr w:type="spellEnd"/>
      <w:r w:rsidRPr="00377F14">
        <w:rPr>
          <w:highlight w:val="white"/>
        </w:rPr>
        <w:t xml:space="preserve"> </w:t>
      </w:r>
      <w:proofErr w:type="spellStart"/>
      <w:r w:rsidRPr="00377F14">
        <w:rPr>
          <w:highlight w:val="white"/>
        </w:rPr>
        <w:t>éldetektálás</w:t>
      </w:r>
      <w:proofErr w:type="spellEnd"/>
      <w:r w:rsidRPr="00377F14">
        <w:rPr>
          <w:highlight w:val="white"/>
        </w:rPr>
        <w:t xml:space="preserve"> megfelelőnek tűnik, paraméterektől függően képes az </w:t>
      </w:r>
      <w:proofErr w:type="spellStart"/>
      <w:r w:rsidRPr="00377F14">
        <w:rPr>
          <w:highlight w:val="white"/>
        </w:rPr>
        <w:t>az</w:t>
      </w:r>
      <w:proofErr w:type="spellEnd"/>
      <w:r w:rsidRPr="00377F14">
        <w:rPr>
          <w:highlight w:val="white"/>
        </w:rPr>
        <w:t xml:space="preserve"> esőcseppek nagy részét kiválasztani, és még ha a fizikai jellemzőknél leírt okok miatt nem is a teljes kontúrt, de nagy részét megfelelően megtalálja (lásd </w:t>
      </w:r>
      <w:r w:rsidR="00B32731" w:rsidRPr="00377F14">
        <w:rPr>
          <w:highlight w:val="white"/>
        </w:rPr>
        <w:t>17</w:t>
      </w:r>
      <w:r w:rsidRPr="00377F14">
        <w:rPr>
          <w:highlight w:val="white"/>
        </w:rPr>
        <w:t>. ábra).</w:t>
      </w:r>
    </w:p>
    <w:p w:rsidR="00AC4463" w:rsidRPr="00377F14" w:rsidRDefault="00AC4463" w:rsidP="00AC4463">
      <w:pPr>
        <w:pStyle w:val="Cmsor3"/>
        <w:rPr>
          <w:rFonts w:cs="Times New Roman"/>
        </w:rPr>
      </w:pPr>
      <w:bookmarkStart w:id="78" w:name="h.kf3w8d5fs6ty" w:colFirst="0" w:colLast="0"/>
      <w:bookmarkStart w:id="79" w:name="_Toc385287741"/>
      <w:bookmarkStart w:id="80" w:name="_Toc406517347"/>
      <w:bookmarkEnd w:id="78"/>
      <w:r w:rsidRPr="00377F14">
        <w:rPr>
          <w:rFonts w:cs="Times New Roman"/>
          <w:highlight w:val="white"/>
        </w:rPr>
        <w:t xml:space="preserve">Előfeldolgozás </w:t>
      </w:r>
      <w:bookmarkEnd w:id="79"/>
      <w:r w:rsidRPr="00377F14">
        <w:rPr>
          <w:rFonts w:cs="Times New Roman"/>
        </w:rPr>
        <w:t>morfológiai műveletek alkalmazásával</w:t>
      </w:r>
      <w:bookmarkEnd w:id="80"/>
    </w:p>
    <w:p w:rsidR="00AC4463" w:rsidRPr="00377F14" w:rsidRDefault="00AC4463" w:rsidP="00AC4463">
      <w:r w:rsidRPr="00377F14">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w:t>
      </w:r>
      <w:proofErr w:type="spellStart"/>
      <w:r w:rsidRPr="00377F14">
        <w:rPr>
          <w:highlight w:val="white"/>
        </w:rPr>
        <w:t>előfeldolgozási</w:t>
      </w:r>
      <w:proofErr w:type="spellEnd"/>
      <w:r w:rsidRPr="00377F14">
        <w:rPr>
          <w:highlight w:val="white"/>
        </w:rPr>
        <w:t xml:space="preserve">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Tapasztalataink szerint az adaptív simítás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 (lásd </w:t>
      </w:r>
      <w:r w:rsidR="00B32731" w:rsidRPr="00377F14">
        <w:t>18</w:t>
      </w:r>
      <w:r w:rsidRPr="00377F14">
        <w:t xml:space="preserve">. ábra)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81" w:name="h.ga36gfdvy0qj" w:colFirst="0" w:colLast="0"/>
      <w:bookmarkStart w:id="82" w:name="_Toc385287742"/>
      <w:bookmarkStart w:id="83" w:name="_Toc406517348"/>
      <w:bookmarkEnd w:id="81"/>
      <w:r w:rsidRPr="00377F14">
        <w:rPr>
          <w:rFonts w:cs="Times New Roman"/>
          <w:highlight w:val="white"/>
        </w:rPr>
        <w:lastRenderedPageBreak/>
        <w:t>Esőcseppek felismerése hibrid szegmentáló algoritmussal</w:t>
      </w:r>
      <w:bookmarkEnd w:id="82"/>
      <w:bookmarkEnd w:id="83"/>
    </w:p>
    <w:p w:rsidR="00AC4463" w:rsidRPr="00377F14" w:rsidRDefault="00AC4463" w:rsidP="00AC4463">
      <w:r w:rsidRPr="00377F14">
        <w:rPr>
          <w:highlight w:val="white"/>
        </w:rPr>
        <w:t>A folyamat következő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Pr="00377F14" w:rsidRDefault="007B3DF2" w:rsidP="00AC4463">
      <w:pPr>
        <w:pStyle w:val="Kpalrs"/>
      </w:pPr>
      <w:fldSimple w:instr=" STYLEREF 1 \s ">
        <w:r>
          <w:rPr>
            <w:noProof/>
          </w:rPr>
          <w:t>4</w:t>
        </w:r>
      </w:fldSimple>
      <w:r>
        <w:t>.</w:t>
      </w:r>
      <w:fldSimple w:instr=" SEQ ábra \* ARABIC \s 1 ">
        <w:r>
          <w:rPr>
            <w:noProof/>
          </w:rPr>
          <w:t>5</w:t>
        </w:r>
      </w:fldSimple>
      <w:r w:rsidR="00AC4463" w:rsidRPr="00377F14">
        <w:t xml:space="preserve">. ábra - Morfológiai műveletekkel végzett esőcsepp detektálás </w:t>
      </w:r>
      <w:proofErr w:type="spellStart"/>
      <w:r w:rsidR="00AC4463" w:rsidRPr="00377F14">
        <w:t>előfeldolgozásának</w:t>
      </w:r>
      <w:proofErr w:type="spellEnd"/>
      <w:r w:rsidR="00AC4463" w:rsidRPr="00377F14">
        <w:t xml:space="preserve"> az eredménye. Balra az eredeti kép, jobbra az eredmény.</w:t>
      </w:r>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 xml:space="preserve">Az első és második képen is </w:t>
      </w:r>
      <w:proofErr w:type="spellStart"/>
      <w:r w:rsidRPr="00377F14">
        <w:rPr>
          <w:highlight w:val="white"/>
        </w:rPr>
        <w:t>blob-detektálást</w:t>
      </w:r>
      <w:proofErr w:type="spellEnd"/>
      <w:r w:rsidRPr="00377F14">
        <w:rPr>
          <w:highlight w:val="white"/>
        </w:rPr>
        <w:t xml:space="preserve">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w:t>
      </w:r>
      <w:proofErr w:type="spellStart"/>
      <w:r w:rsidRPr="00377F14">
        <w:rPr>
          <w:highlight w:val="white"/>
        </w:rPr>
        <w:t>éldetektáló</w:t>
      </w:r>
      <w:proofErr w:type="spellEnd"/>
      <w:r w:rsidRPr="00377F14">
        <w:rPr>
          <w:highlight w:val="white"/>
        </w:rPr>
        <w:t xml:space="preserve">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 xml:space="preserve">Tapasztalataink szerint, ha bármely két téglalapot legalább 40%-ban fed egy másik téglalap, akkor ezek a későbbiekben már egy objektumnak tekinthetők, további számítások során pedig azzal a legkisebb téglalappal dolgozunk, amelybe belefér a másik kettő (lásd </w:t>
      </w:r>
      <w:r w:rsidR="00B32731" w:rsidRPr="00377F14">
        <w:rPr>
          <w:highlight w:val="white"/>
        </w:rPr>
        <w:t>19</w:t>
      </w:r>
      <w:r w:rsidRPr="00377F14">
        <w:rPr>
          <w:highlight w:val="white"/>
        </w:rPr>
        <w:t xml:space="preserve">. ábra). A további pontosítás érdekében a szűrés előtt hasznosnak </w:t>
      </w:r>
      <w:r w:rsidRPr="00377F14">
        <w:rPr>
          <w:highlight w:val="white"/>
        </w:rPr>
        <w:lastRenderedPageBreak/>
        <w:t>találtuk minden egyes téglalap méretét 150%-kal megnövelni úgy, hogy középpontjuk 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Pr="00377F14">
        <w:t>éldetektálós</w:t>
      </w:r>
      <w:proofErr w:type="spellEnd"/>
      <w:r w:rsidRPr="00377F14">
        <w:t xml:space="preserve">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84" w:name="h.nfx6xlazlqp" w:colFirst="0" w:colLast="0"/>
      <w:bookmarkStart w:id="85" w:name="_Toc385287743"/>
      <w:bookmarkStart w:id="86" w:name="_Toc406517349"/>
      <w:bookmarkEnd w:id="84"/>
      <w:r w:rsidRPr="00377F14">
        <w:rPr>
          <w:rFonts w:cs="Times New Roman"/>
          <w:highlight w:val="white"/>
        </w:rPr>
        <w:t>Kezdeti és befejeződési időpont becslése</w:t>
      </w:r>
      <w:bookmarkEnd w:id="85"/>
      <w:bookmarkEnd w:id="86"/>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1013548" cy="487722"/>
                    </a:xfrm>
                    <a:prstGeom prst="rect">
                      <a:avLst/>
                    </a:prstGeom>
                  </pic:spPr>
                </pic:pic>
              </a:graphicData>
            </a:graphic>
          </wp:inline>
        </w:drawing>
      </w:r>
    </w:p>
    <w:p w:rsidR="00B32731" w:rsidRPr="00377F14" w:rsidRDefault="007B3DF2"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r w:rsidR="00B32731" w:rsidRPr="00377F14">
        <w:t xml:space="preserve">. ábra - </w:t>
      </w:r>
      <w:r w:rsidR="00B32731" w:rsidRPr="00377F14">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AC4463" w:rsidRPr="00377F14" w:rsidRDefault="00AC4463" w:rsidP="00AC4463">
      <w:r w:rsidRPr="00377F14">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87" w:name="_Toc406517350"/>
      <w:r w:rsidRPr="00377F14">
        <w:rPr>
          <w:rFonts w:cs="Times New Roman"/>
        </w:rPr>
        <w:lastRenderedPageBreak/>
        <w:t>Elért eredmények</w:t>
      </w:r>
      <w:bookmarkEnd w:id="87"/>
    </w:p>
    <w:p w:rsidR="00AC4463" w:rsidRPr="00377F14" w:rsidRDefault="00AC4463" w:rsidP="00AC4463">
      <w:r w:rsidRPr="00377F14">
        <w:t xml:space="preserve">Az OMSZ számunkra biztosított képgyűjteményben 4 olyan képsorozat található, amelyeken van értelme esődetektálást tesztelni (lásd </w:t>
      </w:r>
      <w:r w:rsidR="00B32731" w:rsidRPr="00377F14">
        <w:t>20</w:t>
      </w:r>
      <w:r w:rsidRPr="00377F14">
        <w:t>. ábra). Egy-egy sorozat a 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 xml:space="preserve">Az esőcseppek detektálásának a tesztelésére az volt az egyedüli lehetőségünk, hogy mi magunk kézzel jelöltük be a cseppeket, amelyeket a rendszernek fel kellene ismerni. Egy ilyen eredmény kiértékelést láthatunk a </w:t>
      </w:r>
      <w:r w:rsidR="00B32731" w:rsidRPr="00377F14">
        <w:t>21</w:t>
      </w:r>
      <w:r w:rsidRPr="00377F14">
        <w:t xml:space="preserve">. ábrán.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377F14" w:rsidRDefault="007B3DF2"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r w:rsidR="00B32731" w:rsidRPr="00377F14">
        <w:rPr>
          <w:i/>
          <w:iCs/>
          <w:sz w:val="20"/>
          <w:szCs w:val="18"/>
        </w:rPr>
        <w:t>. ábra – Algoritmusunk tesztelése különböző helyszíneken. Sorrendben balról jobbra, fentről lefelé: Kékestető, Siófok, Kab-hegy, ismeretlen helyszínen fölfelé néző kamera.</w:t>
      </w:r>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lang w:val="en-US" w:eastAsia="en-US"/>
        </w:rPr>
        <w:lastRenderedPageBreak/>
        <w:drawing>
          <wp:inline distT="0" distB="0" distL="0" distR="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Pr="00377F14" w:rsidRDefault="007B3DF2"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r w:rsidR="00B32731" w:rsidRPr="00377F14">
        <w:t>. ábra – Esőcseppek detektálásának a kiértékelése. Zöld négyzetek az elvárt eredményeket jelölik, a sárgák pedig az algoritmus eredményeit. Ez utóbbiakból pirossal lettek jelölve azok a területek, amelyeket a rendszer rosszul ismert fel.</w:t>
      </w:r>
      <w:r w:rsidR="00B32731" w:rsidRPr="00377F14">
        <w:rPr>
          <w:color w:val="000000"/>
          <w:szCs w:val="22"/>
        </w:rPr>
        <w:t xml:space="preserve"> </w:t>
      </w:r>
    </w:p>
    <w:p w:rsidR="00B32731" w:rsidRPr="00377F14" w:rsidRDefault="00AC4463" w:rsidP="00B32731">
      <w:r w:rsidRPr="00377F14">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rsidRPr="00377F14">
        <w:t>kab-hegyi</w:t>
      </w:r>
      <w:proofErr w:type="spellEnd"/>
      <w:r w:rsidRPr="00377F14">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bookmarkStart w:id="88" w:name="_Toc406517351"/>
      <w:r>
        <w:rPr>
          <w:color w:val="000000" w:themeColor="text1"/>
        </w:rPr>
        <w:br w:type="page"/>
      </w:r>
    </w:p>
    <w:p w:rsidR="00AA09F6" w:rsidRPr="00377F14" w:rsidRDefault="00AA09F6" w:rsidP="00AA09F6">
      <w:pPr>
        <w:pStyle w:val="Cmsor1"/>
        <w:rPr>
          <w:color w:val="000000" w:themeColor="text1"/>
        </w:rPr>
      </w:pPr>
      <w:r w:rsidRPr="00377F14">
        <w:rPr>
          <w:color w:val="000000" w:themeColor="text1"/>
        </w:rPr>
        <w:lastRenderedPageBreak/>
        <w:t>Rendszerterv</w:t>
      </w:r>
      <w:bookmarkEnd w:id="88"/>
    </w:p>
    <w:p w:rsidR="000926DB" w:rsidRPr="00377F14" w:rsidRDefault="00EC4373" w:rsidP="00B32731">
      <w:r w:rsidRPr="00377F14">
        <w:t>Projektünk</w:t>
      </w:r>
      <w:r w:rsidR="00BF76AF" w:rsidRPr="00377F14">
        <w:t xml:space="preserve"> </w:t>
      </w:r>
      <w:r w:rsidRPr="00377F14">
        <w:t xml:space="preserve">fejlesztése Visual </w:t>
      </w:r>
      <w:proofErr w:type="spellStart"/>
      <w:r w:rsidRPr="00377F14">
        <w:t>Studio</w:t>
      </w:r>
      <w:proofErr w:type="spellEnd"/>
      <w:r w:rsidRPr="00377F14">
        <w:t xml:space="preserve"> 2013 fejlesztőkörnyezetben C# nyelven zajlott, a .NET keretrendszert felhasználva.</w:t>
      </w:r>
      <w:r w:rsidR="00E35FF1" w:rsidRPr="00377F14">
        <w:t xml:space="preserve"> Mivel az alkalmazás felületén nem volt semmilyen speciális elvárás, a Windows </w:t>
      </w:r>
      <w:proofErr w:type="spellStart"/>
      <w:r w:rsidR="00E35FF1" w:rsidRPr="00377F14">
        <w:t>Forms</w:t>
      </w:r>
      <w:proofErr w:type="spellEnd"/>
      <w:r w:rsidR="00E35FF1" w:rsidRPr="00377F14">
        <w:t xml:space="preserve"> sémát választottuk projektünk alapjául. Mivel a rendszer több különálló modulból áll, amik folyamatosan fejlődhetnek és változhatnak, így célszerűnek tűnt a fejlesztést interfészek definiálásával kezdeni, hogy egységessé tegyük az egyes egységek szerkezetét.</w:t>
      </w:r>
      <w:r w:rsidR="00BB2FD5" w:rsidRPr="00377F14">
        <w:t xml:space="preserve"> Hogy a fejlesztést gyorsítsuk, bizonyos képfeldolgozást végző algoritmusokat</w:t>
      </w:r>
      <w:r w:rsidR="00B8272D" w:rsidRPr="00377F14">
        <w:t xml:space="preserve"> </w:t>
      </w:r>
      <w:r w:rsidR="00BB2FD5" w:rsidRPr="00377F14">
        <w:t xml:space="preserve">nem mi készítettünk el, hanem külső könyvtárakat használtunk. Ilyenek az </w:t>
      </w:r>
      <w:proofErr w:type="spellStart"/>
      <w:r w:rsidR="00BB2FD5" w:rsidRPr="00377F14">
        <w:t>AForge</w:t>
      </w:r>
      <w:proofErr w:type="spellEnd"/>
      <w:r w:rsidR="00BB2FD5" w:rsidRPr="00377F14">
        <w:t xml:space="preserve"> és az Accord.NET, melyeket a Visual </w:t>
      </w:r>
      <w:proofErr w:type="spellStart"/>
      <w:r w:rsidR="00BB2FD5" w:rsidRPr="00377F14">
        <w:t>Studio-ba</w:t>
      </w:r>
      <w:proofErr w:type="spellEnd"/>
      <w:r w:rsidR="00BB2FD5" w:rsidRPr="00377F14">
        <w:t xml:space="preserve"> beépített </w:t>
      </w:r>
      <w:proofErr w:type="spellStart"/>
      <w:r w:rsidR="00BB2FD5" w:rsidRPr="00377F14">
        <w:t>NuGet</w:t>
      </w:r>
      <w:proofErr w:type="spellEnd"/>
      <w:r w:rsidR="00D6683E" w:rsidRPr="00377F14">
        <w:t xml:space="preserve"> </w:t>
      </w:r>
      <w:proofErr w:type="spellStart"/>
      <w:r w:rsidR="00D6683E" w:rsidRPr="00377F14">
        <w:t>Package</w:t>
      </w:r>
      <w:proofErr w:type="spellEnd"/>
      <w:r w:rsidR="00D6683E" w:rsidRPr="00377F14">
        <w:t xml:space="preserve"> </w:t>
      </w:r>
      <w:proofErr w:type="spellStart"/>
      <w:r w:rsidR="00D6683E" w:rsidRPr="00377F14">
        <w:t>Manager-rel</w:t>
      </w:r>
      <w:proofErr w:type="spellEnd"/>
      <w:r w:rsidR="00D6683E" w:rsidRPr="00377F14">
        <w:t xml:space="preserve"> telepítettünk, ami lehetővé teszi ezek egyszerű letöltését és frissítését</w:t>
      </w:r>
      <w:r w:rsidR="00BB2FD5" w:rsidRPr="00377F14">
        <w:t>.</w:t>
      </w:r>
      <w:r w:rsidR="007034F8" w:rsidRPr="00377F14">
        <w:t xml:space="preserve"> Hogy a rendszer fejlődését könnyen nyomon követhessük, könnyen megoszthassuk azt, és a különböző modulokon a többi rész befolyásolása nélkül dolgozhassunk, így a tárolásra </w:t>
      </w:r>
      <w:proofErr w:type="spellStart"/>
      <w:r w:rsidR="007034F8" w:rsidRPr="00377F14">
        <w:t>Git-et</w:t>
      </w:r>
      <w:proofErr w:type="spellEnd"/>
      <w:r w:rsidR="007034F8" w:rsidRPr="00377F14">
        <w:t xml:space="preserve">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89" w:name="_Toc406517352"/>
      <w:r w:rsidRPr="00377F14">
        <w:rPr>
          <w:rFonts w:cs="Times New Roman"/>
        </w:rPr>
        <w:t>A rendszer moduljai</w:t>
      </w:r>
      <w:bookmarkEnd w:id="89"/>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proofErr w:type="spellStart"/>
      <w:r w:rsidRPr="00377F14">
        <w:t>almodulok</w:t>
      </w:r>
      <w:proofErr w:type="spellEnd"/>
    </w:p>
    <w:p w:rsidR="00C91438" w:rsidRPr="00377F14"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51DA7" w:rsidRPr="00377F14">
        <w:t xml:space="preserve"> Hogy az </w:t>
      </w:r>
      <w:proofErr w:type="spellStart"/>
      <w:r w:rsidR="00851DA7" w:rsidRPr="00377F14">
        <w:t>almoduljainkat</w:t>
      </w:r>
      <w:proofErr w:type="spellEnd"/>
      <w:r w:rsidR="00851DA7" w:rsidRPr="00377F14">
        <w:t xml:space="preserve"> dinamikusan változtathassuk, és egyszerűen bővíthessük a programunkat, egy köztes réteget is létrehoztunk, ami megteremti a kapcsolatot a főmodul és </w:t>
      </w:r>
      <w:proofErr w:type="spellStart"/>
      <w:r w:rsidR="00851DA7" w:rsidRPr="00377F14">
        <w:t>almodulok</w:t>
      </w:r>
      <w:proofErr w:type="spellEnd"/>
      <w:r w:rsidR="00851DA7" w:rsidRPr="00377F14">
        <w:t xml:space="preserve"> között. Ez az interfész modul, aminek betartásával a főmodul az almod</w:t>
      </w:r>
      <w:r w:rsidR="00B647A5" w:rsidRPr="00377F14">
        <w:t>ul pontos ismerete nélkül is ké</w:t>
      </w:r>
      <w:r w:rsidR="00851DA7" w:rsidRPr="00377F14">
        <w:t>pes információt fogadni.</w:t>
      </w:r>
      <w:r w:rsidR="00E62679" w:rsidRPr="00377F14">
        <w:t xml:space="preserve"> </w:t>
      </w:r>
      <w:proofErr w:type="spellStart"/>
      <w:r w:rsidR="00E62679" w:rsidRPr="00377F14">
        <w:t>Almoduljaink</w:t>
      </w:r>
      <w:proofErr w:type="spellEnd"/>
      <w:r w:rsidR="00E62679" w:rsidRPr="00377F14">
        <w:t xml:space="preserve"> jelenleg a felhők mozgásának, típusának, valamint 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90" w:name="_Toc406517353"/>
      <w:r w:rsidRPr="00377F14">
        <w:rPr>
          <w:rFonts w:cs="Times New Roman"/>
        </w:rPr>
        <w:t>Fő modul</w:t>
      </w:r>
      <w:bookmarkEnd w:id="90"/>
    </w:p>
    <w:p w:rsidR="00E66704" w:rsidRPr="00377F14" w:rsidRDefault="00C91438" w:rsidP="00C91438">
      <w:r w:rsidRPr="00377F14">
        <w:t xml:space="preserve">Az alkalmazás legfelső rétegének feladata az </w:t>
      </w:r>
      <w:proofErr w:type="spellStart"/>
      <w:r w:rsidRPr="00377F14">
        <w:t>almodulok</w:t>
      </w:r>
      <w:proofErr w:type="spellEnd"/>
      <w:r w:rsidRPr="00377F14">
        <w:t xml:space="preserve"> által kiszámított adatokkal való műveletvégzés, valamint a felhasználói felület vezérlése. Az információ interfészeken keresztül érk</w:t>
      </w:r>
      <w:r w:rsidR="008321D0" w:rsidRPr="00377F14">
        <w:t xml:space="preserve">ezik, így a főmodul anélkül képes adatot fogadni, hogy a küldő osztály működését pontosan ismerné. A beérkezett adatokat már az igényeknek </w:t>
      </w:r>
      <w:r w:rsidR="008321D0" w:rsidRPr="00377F14">
        <w:lastRenderedPageBreak/>
        <w:t>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91" w:name="_Toc406517354"/>
      <w:r w:rsidRPr="00377F14">
        <w:rPr>
          <w:rFonts w:cs="Times New Roman"/>
        </w:rPr>
        <w:t>Felhasználói felület</w:t>
      </w:r>
      <w:bookmarkEnd w:id="91"/>
    </w:p>
    <w:p w:rsidR="00E66704" w:rsidRPr="00377F14" w:rsidRDefault="00E66704" w:rsidP="00C91438">
      <w:r w:rsidRPr="00377F14">
        <w:t xml:space="preserve">Jelenleg az adatok táblázatban való megjelenítésére van lehetőség. Az elsődleges ablak vertikálisan két részre van osztva. Bal oldalon a végrehajtás folyamatáról kaphatunk visszajelzést, míg jobb oldalon a végeredmények lettek megjelenítve </w:t>
      </w:r>
      <w:proofErr w:type="spellStart"/>
      <w:r w:rsidRPr="00377F14">
        <w:t>DataGrid</w:t>
      </w:r>
      <w:proofErr w:type="spellEnd"/>
      <w:r w:rsidRPr="00377F14">
        <w:t xml:space="preserve"> elem segítségével. Ilyen módon habár képekkel nem illusztráljuk a program működését, folyamatos tájékoztatást kaphatunk arról, hogy a program fut és működik.</w:t>
      </w:r>
    </w:p>
    <w:p w:rsidR="00FE048F" w:rsidRPr="00377F14" w:rsidRDefault="00E66704" w:rsidP="00C91438">
      <w:r w:rsidRPr="00377F14">
        <w:t>Az ablak tetején egy menü sáv található, amiben a képek betöltését, beállítások megnyitását kezelhetjük.</w:t>
      </w:r>
      <w:r w:rsidR="009716BE" w:rsidRPr="00377F14">
        <w:t xml:space="preserve"> Hogy a valós körülményeket egyszerű képek betöltésével is minél jobban szimulálni tudjuk, megnyitáskor két képet kell kiválasztanunk. Az első a horizontális helyzetű kamerából származó kép, ami az esőcseppek detektálásához szükséges, a második pedig a függőlegesen felfelé néző gépből származik, ami a felhőzet figyeléséhez elengedhetetlen.</w:t>
      </w:r>
      <w:r w:rsidR="00515EA3" w:rsidRPr="00377F14">
        <w:t xml:space="preserve"> Miután mindkettőt kiválasztottuk, a feldolgozás automatikusan elkezdődik, minden rendelkezésre álló almodul lefut a számára kij</w:t>
      </w:r>
      <w:r w:rsidR="00EE5EBD" w:rsidRPr="00377F14">
        <w:t xml:space="preserve">elölt képen, majd a végeredmény kiírásra kerül a táblázatban. Mivel az eredmények egy helyre érkeznek be, így lehetőség van arra is, hogy az egyes </w:t>
      </w:r>
      <w:proofErr w:type="spellStart"/>
      <w:r w:rsidR="00EE5EBD" w:rsidRPr="00377F14">
        <w:t>almodulok</w:t>
      </w:r>
      <w:proofErr w:type="spellEnd"/>
      <w:r w:rsidR="00EE5EBD" w:rsidRPr="00377F14">
        <w:t xml:space="preserve"> felhasználják a már meglévő, máshonnan származó eredményeket.</w:t>
      </w:r>
    </w:p>
    <w:p w:rsidR="00025165" w:rsidRPr="00377F14" w:rsidRDefault="00FE048F" w:rsidP="00C91438">
      <w:r w:rsidRPr="00377F14">
        <w:t>A beállítások menüpontból kiválasztott elemek mind külön ablakban nyílnak meg. Új folyamatot nem lehet indítani, amíg a konfigurálást be nem fejeztük, az ablakot be kell zárni.</w:t>
      </w:r>
      <w:r w:rsidR="005C6DBE" w:rsidRPr="00377F14">
        <w:t xml:space="preserve"> Ezt az új információk mentésével, illetve azok elvetésével is megtehetjük.</w:t>
      </w:r>
      <w:r w:rsidR="00C91438" w:rsidRPr="00377F14">
        <w:t xml:space="preserve"> </w:t>
      </w:r>
      <w:r w:rsidR="00025165" w:rsidRPr="00377F14">
        <w:tab/>
      </w:r>
    </w:p>
    <w:p w:rsidR="00B32731" w:rsidRPr="00377F14" w:rsidRDefault="000926DB" w:rsidP="000926DB">
      <w:pPr>
        <w:pStyle w:val="Cmsor2"/>
        <w:rPr>
          <w:rFonts w:cs="Times New Roman"/>
        </w:rPr>
      </w:pPr>
      <w:bookmarkStart w:id="92" w:name="_Toc406517355"/>
      <w:r w:rsidRPr="00377F14">
        <w:rPr>
          <w:rFonts w:cs="Times New Roman"/>
        </w:rPr>
        <w:t>Interfészek</w:t>
      </w:r>
      <w:bookmarkEnd w:id="92"/>
      <w:r w:rsidR="00EC4373" w:rsidRPr="00377F14">
        <w:rPr>
          <w:rFonts w:cs="Times New Roman"/>
        </w:rPr>
        <w:t xml:space="preserve"> </w:t>
      </w:r>
    </w:p>
    <w:p w:rsidR="003D5905" w:rsidRPr="00377F14" w:rsidRDefault="0064188B" w:rsidP="003D5905">
      <w:r w:rsidRPr="00377F14">
        <w:t xml:space="preserve">A program általános esetben az észlelőktől távol, egy speciális </w:t>
      </w:r>
      <w:proofErr w:type="spellStart"/>
      <w:r w:rsidRPr="00377F14">
        <w:t>router-re</w:t>
      </w:r>
      <w:proofErr w:type="spellEnd"/>
      <w:r w:rsidRPr="00377F14">
        <w:t xml:space="preserv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tása kötelező, egyesek betartása csak a helyes megvalósítást segíti.</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93" w:name="_Toc406517356"/>
      <w:r w:rsidRPr="00377F14">
        <w:rPr>
          <w:rFonts w:cs="Times New Roman"/>
        </w:rPr>
        <w:t>Image Process Service interfész</w:t>
      </w:r>
      <w:bookmarkEnd w:id="93"/>
    </w:p>
    <w:p w:rsidR="0090596C" w:rsidRPr="00377F14" w:rsidRDefault="00FA3A34" w:rsidP="0090596C">
      <w:r w:rsidRPr="00377F14">
        <w:t xml:space="preserve">A kapcsolat a fő modul, és az </w:t>
      </w:r>
      <w:proofErr w:type="spellStart"/>
      <w:r w:rsidRPr="00377F14">
        <w:t>almodulok</w:t>
      </w:r>
      <w:proofErr w:type="spellEnd"/>
      <w:r w:rsidRPr="00377F14">
        <w:t xml:space="preserve"> között ennek megfelelően zajlik</w:t>
      </w:r>
      <w:r w:rsidR="00594BD6" w:rsidRPr="00377F14">
        <w:t>, alkalmazása minden esetben kötelező</w:t>
      </w:r>
      <w:r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w:t>
      </w:r>
      <w:r w:rsidR="00927E10" w:rsidRPr="00377F14">
        <w:lastRenderedPageBreak/>
        <w:t>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927E10" w:rsidRPr="00377F14">
        <w:t>.</w:t>
      </w:r>
      <w:r w:rsidR="00100365" w:rsidRPr="00377F14">
        <w:t xml:space="preserve"> </w:t>
      </w:r>
      <w:r w:rsidR="005B0B22" w:rsidRPr="00377F14">
        <w:t>Azonban a teljes feldolgozás hosszú időt vehet igénybe, és így a felhasználó semmilyen visszajelzést nem kap annak állapotáról. Ennek kiküszöbölésére az interfész még egy eseményt i</w:t>
      </w:r>
      <w:r w:rsidR="006F15A6" w:rsidRPr="00377F14">
        <w:t>s definiál, amiből a küldő osztály, és egy szöveg nyerhető ki.</w:t>
      </w:r>
      <w:r w:rsidR="00B84068" w:rsidRPr="00377F14">
        <w:t xml:space="preserve"> Ez az esemény akkor lesz meghívva az </w:t>
      </w:r>
      <w:proofErr w:type="spellStart"/>
      <w:r w:rsidR="00B84068" w:rsidRPr="00377F14">
        <w:t>almodulokban</w:t>
      </w:r>
      <w:proofErr w:type="spellEnd"/>
      <w:r w:rsidR="00B84068" w:rsidRPr="00377F14">
        <w:t>, ha egy folyamat véget ért, és így annak eredményéről is tájékoztathatjuk a fő modult</w:t>
      </w:r>
      <w:r w:rsidR="003341C9" w:rsidRPr="00377F14">
        <w:t>, láthatóvá válik, hogy folyamatban van a feldolgozás, illetve annak eredményességéről is információt kaphatunk</w:t>
      </w:r>
      <w:r w:rsidR="00B84068" w:rsidRPr="00377F14">
        <w:t>.</w:t>
      </w:r>
    </w:p>
    <w:p w:rsidR="00594BD6" w:rsidRPr="00377F14" w:rsidRDefault="00594BD6" w:rsidP="00594BD6">
      <w:pPr>
        <w:pStyle w:val="Cmsor3"/>
        <w:rPr>
          <w:rFonts w:cs="Times New Roman"/>
        </w:rPr>
      </w:pPr>
      <w:bookmarkStart w:id="94" w:name="_Toc406517357"/>
      <w:r w:rsidRPr="00377F14">
        <w:rPr>
          <w:rFonts w:cs="Times New Roman"/>
        </w:rPr>
        <w:t>Subprocess Service interfész</w:t>
      </w:r>
      <w:bookmarkEnd w:id="94"/>
    </w:p>
    <w:p w:rsidR="00590F22" w:rsidRPr="00377F14"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594BD6" w:rsidRPr="00377F14" w:rsidRDefault="009E37C2" w:rsidP="00594BD6">
      <w:r w:rsidRPr="00377F14">
        <w:t>Mivel a képek nagy méretűek, így helytelen kezelésük esetén a memória hamar megtelik, ami "</w:t>
      </w:r>
      <w:proofErr w:type="spellStart"/>
      <w:r w:rsidRPr="00377F14">
        <w:t>OutOfMemoryException</w:t>
      </w:r>
      <w:proofErr w:type="spellEnd"/>
      <w:r w:rsidRPr="00377F14">
        <w:t>"</w:t>
      </w:r>
      <w:proofErr w:type="spellStart"/>
      <w:r w:rsidRPr="00377F14">
        <w:t>-t</w:t>
      </w:r>
      <w:proofErr w:type="spellEnd"/>
      <w:r w:rsidRPr="00377F14">
        <w:t xml:space="preserve"> eredményez.</w:t>
      </w:r>
      <w:r w:rsidR="00757E0F" w:rsidRPr="00377F14">
        <w:t xml:space="preserve"> Hogy ezt elkerüljük, célszerű minden esetben az eredeti képen végezni a módosításokat, nem újat készíteni.</w:t>
      </w:r>
      <w:r w:rsidR="00710BF4" w:rsidRPr="00377F14">
        <w:t xml:space="preserve"> Azokban az esetekben amikor az eredeti kép megtartása is szükséges bizonyos ideig, másolhatjuk azt, majd használat után töröljük.</w:t>
      </w:r>
      <w:r w:rsidR="00E420F4" w:rsidRPr="00377F14">
        <w:t xml:space="preserve"> Ennek a szisztémának a követésére az interfész egyetlen metódust tartalmaz, ami egy képet vár paraméterként, és nincs visszatérési értéke.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905571" w:rsidRPr="00377F14" w:rsidRDefault="00905571" w:rsidP="00905571">
      <w:pPr>
        <w:pStyle w:val="Cmsor2"/>
        <w:rPr>
          <w:rFonts w:cs="Times New Roman"/>
        </w:rPr>
      </w:pPr>
      <w:bookmarkStart w:id="95" w:name="_Toc406517358"/>
      <w:r w:rsidRPr="00377F14">
        <w:rPr>
          <w:rFonts w:cs="Times New Roman"/>
        </w:rPr>
        <w:t>Felhő detektáló modul</w:t>
      </w:r>
      <w:bookmarkEnd w:id="95"/>
    </w:p>
    <w:p w:rsidR="00905571" w:rsidRPr="00377F14"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506738" w:rsidRPr="00377F14">
        <w:t>.</w:t>
      </w:r>
      <w:r w:rsidR="00315BD0" w:rsidRPr="00377F14">
        <w:t xml:space="preserve"> </w:t>
      </w:r>
      <w:r w:rsidR="00D87A69" w:rsidRPr="00377F14">
        <w:t>Mivel a tesztek alapján a sorozatképeken végzett vizsgálatok esetében kaptunk pontosabb eredményt, így több kép paraméterként való megadását is támogatja.</w:t>
      </w:r>
      <w:r w:rsidR="00E84F43" w:rsidRPr="00377F14">
        <w:t xml:space="preserve"> </w:t>
      </w:r>
      <w:r w:rsidR="00CF0FBF" w:rsidRPr="00377F14">
        <w:t xml:space="preserve">A modul minden eleme megvalósítja a fent említett </w:t>
      </w:r>
      <w:proofErr w:type="spellStart"/>
      <w:r w:rsidR="00CF0FBF" w:rsidRPr="00377F14">
        <w:t>Subprocess</w:t>
      </w:r>
      <w:proofErr w:type="spellEnd"/>
      <w:r w:rsidR="00CF0FBF" w:rsidRPr="00377F14">
        <w:t xml:space="preserve"> Service interfészt, ami képet ad vissza, nem szöveges végeredmény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BB1375" w:rsidRPr="00377F14">
        <w:t>.</w:t>
      </w:r>
    </w:p>
    <w:p w:rsidR="000F32E1" w:rsidRPr="00377F14" w:rsidRDefault="00CD3D9D" w:rsidP="009A2C3F">
      <w:r w:rsidRPr="00377F14">
        <w:t xml:space="preserve">A beállítások menüpont alatt található lehetőségek közül a </w:t>
      </w:r>
      <w:r w:rsidR="005E63D3" w:rsidRPr="00377F14">
        <w:t>"</w:t>
      </w:r>
      <w:r w:rsidR="00892A01" w:rsidRPr="00377F14">
        <w:t>Küszöbértékek</w:t>
      </w:r>
      <w:r w:rsidR="005E63D3" w:rsidRPr="00377F14">
        <w:t xml:space="preserve"> konfigurálása..." menüpont tartozik a modulhoz.</w:t>
      </w:r>
      <w:r w:rsidR="00892A01" w:rsidRPr="00377F14">
        <w:t xml:space="preserve"> Ezt kiválasztva a megnyílt ablakban lesz lehetőségünk a borultság vizsgálatnál használt küszöbértékek manuális és automatikus konfigurálására.</w:t>
      </w:r>
      <w:r w:rsidR="009A5B67" w:rsidRPr="00377F14">
        <w:t xml:space="preserve"> Az előbbi esetében a "Megnyitás..." gombot választva három képet nyithatunk meg. Célszerű két nagyban eltérő és egy köztes állapotú felhőt választani. A megnyitást követően a képek horizontálisan lesznek elhelyezve az ablakban.</w:t>
      </w:r>
      <w:r w:rsidR="00012F43" w:rsidRPr="00377F14">
        <w:t xml:space="preserve"> Az alattuk található csúszka segítségével valós időben módosíthatjuk a </w:t>
      </w:r>
      <w:r w:rsidR="00012F43" w:rsidRPr="00377F14">
        <w:lastRenderedPageBreak/>
        <w:t>küszöbértéket.</w:t>
      </w:r>
      <w:r w:rsidR="00457709" w:rsidRPr="00377F14">
        <w:t xml:space="preserve"> Az egyes rétegeket a jól elkülöníthetőség érdekében a korábban</w:t>
      </w:r>
      <w:r w:rsidR="00323C92" w:rsidRPr="00377F14">
        <w:t xml:space="preserve"> már</w:t>
      </w:r>
      <w:r w:rsidR="00457709" w:rsidRPr="00377F14">
        <w:t xml:space="preserve"> meghatározott színek jelölik.</w:t>
      </w:r>
      <w:r w:rsidR="0076512F" w:rsidRPr="00377F14">
        <w:t xml:space="preserve"> 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AE10BE" w:rsidRPr="00377F14">
        <w:t xml:space="preserve"> Ha ezzel még nem lennénk megelégedve, utána még van lehetőség manuálisan pontosítani, így célszerű mindig az a</w:t>
      </w:r>
      <w:r w:rsidR="007F6A22" w:rsidRPr="00377F14">
        <w:t>utomatikus beállítással kezdeni.</w:t>
      </w:r>
    </w:p>
    <w:p w:rsidR="009A2C3F" w:rsidRPr="00377F14" w:rsidRDefault="000F32E1" w:rsidP="000F32E1">
      <w:pPr>
        <w:pStyle w:val="Cmsor2"/>
        <w:rPr>
          <w:rFonts w:cs="Times New Roman"/>
        </w:rPr>
      </w:pPr>
      <w:bookmarkStart w:id="96" w:name="_Toc406517359"/>
      <w:r w:rsidRPr="00377F14">
        <w:rPr>
          <w:rFonts w:cs="Times New Roman"/>
        </w:rPr>
        <w:t>Magassági szélirány detektálása modul</w:t>
      </w:r>
      <w:bookmarkEnd w:id="96"/>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NET könyvtár felhasználásával számítja ki a helyes eredményt.</w:t>
      </w:r>
      <w:r w:rsidR="00474491" w:rsidRPr="00377F14">
        <w:t xml:space="preserve"> </w:t>
      </w:r>
    </w:p>
    <w:p w:rsidR="00F25001" w:rsidRPr="00377F14" w:rsidRDefault="00474491" w:rsidP="00F25001">
      <w:r w:rsidRPr="00377F14">
        <w:t>Mivel a kamera nem minden esetben van a helyes irányba beállítva, tehát a kép teteje nem észak felé néz, így a beállítások menüpontban az "Égtájak konfigurálása..." menüpont kiválasztásával beállíthatjuk a kamera tájolását.</w:t>
      </w:r>
      <w:r w:rsidR="00A47F0E" w:rsidRPr="00377F14">
        <w:t xml:space="preserve"> Az ablak megnyílása után lehetőségünk van egy kép megnyitására, amit az alatta levő csúszka segítségével forgathatunk.</w:t>
      </w:r>
      <w:r w:rsidR="00C44C77" w:rsidRPr="00377F14">
        <w:t xml:space="preserve"> Az értéket számokkal is kijelezzük a képernyőn.</w:t>
      </w:r>
      <w:r w:rsidR="00B839CF" w:rsidRPr="00377F14">
        <w:t xml:space="preserve"> A "Mentés"</w:t>
      </w:r>
      <w:r w:rsidR="000672B5" w:rsidRPr="00377F14">
        <w:t xml:space="preserve"> gombra kattintás után</w:t>
      </w:r>
      <w:r w:rsidR="00B839CF" w:rsidRPr="00377F14">
        <w:t xml:space="preserve"> a beállításaink egyből aktívvá válnak.</w:t>
      </w:r>
      <w:r w:rsidR="009F2FEF" w:rsidRPr="00377F14">
        <w:t xml:space="preserve"> </w:t>
      </w:r>
    </w:p>
    <w:p w:rsidR="009F2FEF" w:rsidRPr="00377F14" w:rsidRDefault="009F2FEF" w:rsidP="00F25001">
      <w:r w:rsidRPr="00377F14">
        <w:t>Mivel nem csak a négy égtájnak megfelelően határozzuk meg a szélirányt, hanem köztes értékeket is meghatározunk, így a program lehetőséget ad egy érték meghatározására, ami a négy égtájtól való maximális eltérést határozza meg, amin belüli eredmények még oda tartoznak.</w:t>
      </w:r>
      <w:r w:rsidR="00A2287F" w:rsidRPr="00377F14">
        <w:t xml:space="preserve"> Ezt a beállítást az "Égtáj küszöbérték..." menüpont megnyitásával állíthatjuk be.</w:t>
      </w:r>
    </w:p>
    <w:p w:rsidR="00934BBC" w:rsidRPr="00377F14" w:rsidRDefault="00934BBC" w:rsidP="00934BBC">
      <w:pPr>
        <w:pStyle w:val="Cmsor2"/>
        <w:rPr>
          <w:rFonts w:cs="Times New Roman"/>
        </w:rPr>
      </w:pPr>
      <w:bookmarkStart w:id="97" w:name="_Toc406517360"/>
      <w:r w:rsidRPr="00377F14">
        <w:rPr>
          <w:rFonts w:cs="Times New Roman"/>
        </w:rPr>
        <w:t>Esőzés detektálása modul</w:t>
      </w:r>
      <w:bookmarkEnd w:id="97"/>
    </w:p>
    <w:p w:rsidR="00F93BA7" w:rsidRPr="00377F14" w:rsidRDefault="00F93BA7" w:rsidP="00AC4463">
      <w:pPr>
        <w:pStyle w:val="Kpalrs"/>
        <w:rPr>
          <w:color w:val="000000"/>
          <w:szCs w:val="22"/>
        </w:rPr>
      </w:pPr>
      <w:r w:rsidRPr="00377F14">
        <w:rPr>
          <w:color w:val="000000"/>
          <w:szCs w:val="22"/>
        </w:rPr>
        <w:br w:type="page"/>
      </w:r>
    </w:p>
    <w:p w:rsidR="00F2142D" w:rsidRPr="00377F14" w:rsidRDefault="00E57EF8" w:rsidP="00DB05F9">
      <w:pPr>
        <w:pStyle w:val="Cmsor1"/>
        <w:rPr>
          <w:color w:val="000000" w:themeColor="text1"/>
        </w:rPr>
      </w:pPr>
      <w:bookmarkStart w:id="98" w:name="_Toc385287745"/>
      <w:bookmarkStart w:id="99" w:name="_Toc406517361"/>
      <w:bookmarkEnd w:id="56"/>
      <w:r w:rsidRPr="00377F14">
        <w:rPr>
          <w:color w:val="000000" w:themeColor="text1"/>
        </w:rPr>
        <w:lastRenderedPageBreak/>
        <w:t>Összegzés</w:t>
      </w:r>
      <w:bookmarkEnd w:id="98"/>
      <w:bookmarkEnd w:id="99"/>
    </w:p>
    <w:p w:rsidR="003B342E" w:rsidRPr="00377F14" w:rsidRDefault="00C92126" w:rsidP="00C65D87">
      <w:pPr>
        <w:pStyle w:val="Cmsor2"/>
        <w:rPr>
          <w:rStyle w:val="Kiemels2"/>
          <w:rFonts w:cs="Times New Roman"/>
          <w:b/>
          <w:bCs w:val="0"/>
        </w:rPr>
      </w:pPr>
      <w:bookmarkStart w:id="100" w:name="_Toc385287746"/>
      <w:bookmarkStart w:id="101" w:name="_Toc406517362"/>
      <w:r w:rsidRPr="00377F14">
        <w:rPr>
          <w:rStyle w:val="Kiemels2"/>
          <w:rFonts w:cs="Times New Roman"/>
          <w:b/>
          <w:bCs w:val="0"/>
        </w:rPr>
        <w:t>Elért eredmények</w:t>
      </w:r>
      <w:bookmarkEnd w:id="100"/>
      <w:bookmarkEnd w:id="101"/>
    </w:p>
    <w:p w:rsidR="00295807" w:rsidRPr="00377F14" w:rsidRDefault="00295807" w:rsidP="00295807">
      <w:pPr>
        <w:spacing w:before="120"/>
        <w:ind w:firstLine="426"/>
      </w:pPr>
      <w:r w:rsidRPr="00377F14">
        <w:t>Az Országos Meteorológiai Szolgálat kérésére egy észlelők munkáját támogató rendszert készítettünk, és fejlesztünk folyamatosan.</w:t>
      </w:r>
      <w:r w:rsidR="00105931" w:rsidRPr="00377F14">
        <w:t xml:space="preserve"> Becsléseiket egy gépi látó rendszer segítségével pontosítjuk</w:t>
      </w:r>
      <w:r w:rsidR="00CC48C7" w:rsidRPr="00377F14">
        <w:t>,</w:t>
      </w:r>
      <w:r w:rsidR="00105931" w:rsidRPr="00377F14">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t>
      </w:r>
      <w:proofErr w:type="spellStart"/>
      <w:r w:rsidR="00105931" w:rsidRPr="00377F14">
        <w:t>webkamerák</w:t>
      </w:r>
      <w:proofErr w:type="spellEnd"/>
      <w:r w:rsidR="00105931" w:rsidRPr="00377F14">
        <w:t xml:space="preserve"> felhasználása, melyek többnyire a horizontot kémlelik, adott esetben az eget figyelik. Méréseink nem tökéletesek, ám ennek ellenére az észlelők munkáját támogatja, pontosítja.</w:t>
      </w:r>
    </w:p>
    <w:p w:rsidR="00295807" w:rsidRPr="00377F14" w:rsidRDefault="00105931" w:rsidP="00105931">
      <w:pPr>
        <w:spacing w:before="120"/>
        <w:ind w:firstLine="426"/>
      </w:pPr>
      <w:r w:rsidRPr="00377F14">
        <w:t>A borultság vizsgálata és a típus meghatározása során f</w:t>
      </w:r>
      <w:r w:rsidR="00295807" w:rsidRPr="00377F14">
        <w:t>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w:t>
      </w:r>
      <w:r w:rsidRPr="00377F14">
        <w:t xml:space="preserve"> </w:t>
      </w:r>
      <w:r w:rsidR="00295807" w:rsidRPr="00377F14">
        <w:t xml:space="preserve">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295807" w:rsidRPr="00377F14" w:rsidRDefault="00295807" w:rsidP="00295807">
      <w:pPr>
        <w:spacing w:before="120"/>
        <w:ind w:firstLine="426"/>
      </w:pPr>
      <w:r w:rsidRPr="00377F14">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rsidRPr="00377F14">
        <w:t>Esős képek esetében a</w:t>
      </w:r>
      <w:r w:rsidRPr="00377F14">
        <w:t xml:space="preserve"> tesztek alapján az ilyen képek 85.71%-a helyesen lett detektálva.</w:t>
      </w:r>
    </w:p>
    <w:p w:rsidR="00295807" w:rsidRPr="00377F14" w:rsidRDefault="00105931" w:rsidP="00105931">
      <w:pPr>
        <w:spacing w:before="120"/>
        <w:ind w:firstLine="426"/>
      </w:pPr>
      <w:r w:rsidRPr="00377F14">
        <w:t xml:space="preserve">A szélirány meghatározása során értelem szerűen a felhők elmozdulásának az irányára voltunk kíváncsiak. </w:t>
      </w:r>
      <w:r w:rsidR="00295807" w:rsidRPr="00377F14">
        <w:t xml:space="preserve">Az teszteket az OMSZ által biztosított </w:t>
      </w:r>
      <w:r w:rsidRPr="00377F14">
        <w:t xml:space="preserve">1000 felvételből álló sorozatképen végeztük el, melyek </w:t>
      </w:r>
      <w:r w:rsidR="00295807" w:rsidRPr="00377F14">
        <w:t>között található volt Cumulus és Stratus típusú felhő – lehetővé téve a változatos színű és a homogén képeken való tesztelést – valamint esőcseppes képek is.</w:t>
      </w:r>
      <w:r w:rsidRPr="00377F14">
        <w:t xml:space="preserve"> </w:t>
      </w:r>
      <w:r w:rsidR="00295807" w:rsidRPr="00377F14">
        <w:t xml:space="preserve">Az elvégzett teszteken az algoritmus változatos színű felhőkkel jól, </w:t>
      </w:r>
      <w:r w:rsidR="00295807" w:rsidRPr="00377F14">
        <w:lastRenderedPageBreak/>
        <w:t>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rsidRPr="00377F14">
        <w:t xml:space="preserve"> A sorozatokon végzett tesztel eredményeit javítottuk </w:t>
      </w:r>
      <w:r w:rsidR="00295807" w:rsidRPr="00377F14">
        <w:t>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w:t>
      </w:r>
      <w:r w:rsidRPr="00377F14">
        <w:t xml:space="preserve"> A</w:t>
      </w:r>
      <w:r w:rsidR="00295807" w:rsidRPr="00377F14">
        <w:t xml:space="preserve"> megfelelő eredmények érdekében </w:t>
      </w:r>
      <w:r w:rsidRPr="00377F14">
        <w:t>felhasználtuk</w:t>
      </w:r>
      <w:r w:rsidR="00295807" w:rsidRPr="00377F14">
        <w:t xml:space="preserve"> a borultság vizsgálat eredményeit, és amennyiben Stratus típusú felhőzetünk volt, "Nem meghatározható"</w:t>
      </w:r>
      <w:proofErr w:type="spellStart"/>
      <w:r w:rsidR="00295807" w:rsidRPr="00377F14">
        <w:t>-nak</w:t>
      </w:r>
      <w:proofErr w:type="spellEnd"/>
      <w:r w:rsidR="00295807" w:rsidRPr="00377F14">
        <w:t xml:space="preserve"> </w:t>
      </w:r>
      <w:r w:rsidR="004E1821" w:rsidRPr="00377F14">
        <w:t>tekintettük</w:t>
      </w:r>
      <w:r w:rsidR="00295807" w:rsidRPr="00377F14">
        <w:t xml:space="preserve"> az irányt. U</w:t>
      </w:r>
      <w:r w:rsidR="004E1821" w:rsidRPr="00377F14">
        <w:t>gyan</w:t>
      </w:r>
      <w:r w:rsidR="00295807" w:rsidRPr="00377F14">
        <w:t xml:space="preserve">ezt </w:t>
      </w:r>
      <w:r w:rsidR="004E1821" w:rsidRPr="00377F14">
        <w:t>tettük</w:t>
      </w:r>
      <w:r w:rsidR="00295807" w:rsidRPr="00377F14">
        <w:t xml:space="preserve"> esőzés esetén is, mivel a </w:t>
      </w:r>
      <w:proofErr w:type="spellStart"/>
      <w:r w:rsidR="00295807" w:rsidRPr="00377F14">
        <w:t>búrán</w:t>
      </w:r>
      <w:proofErr w:type="spellEnd"/>
      <w:r w:rsidR="00295807" w:rsidRPr="00377F14">
        <w:t xml:space="preserve"> lévő esőcseppek miatt a helyes detektálás lehetetlen, ráadásul csapadékhoz a legtöbb esetben 8 oktás homogén felhőzet tartozik. </w:t>
      </w:r>
    </w:p>
    <w:p w:rsidR="004E1821" w:rsidRPr="00377F14" w:rsidRDefault="004E1821" w:rsidP="004E1821">
      <w:r w:rsidRPr="00377F14">
        <w:t xml:space="preserve">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rsidRPr="00377F14">
        <w:t>kab-hegyi</w:t>
      </w:r>
      <w:proofErr w:type="spellEnd"/>
      <w:r w:rsidRPr="00377F14">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3B342E" w:rsidRPr="00377F14" w:rsidRDefault="00295807" w:rsidP="004E1821">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F2142D" w:rsidRPr="00377F14" w:rsidRDefault="00C92126" w:rsidP="00C65D87">
      <w:pPr>
        <w:pStyle w:val="Cmsor2"/>
        <w:rPr>
          <w:rFonts w:cs="Times New Roman"/>
        </w:rPr>
      </w:pPr>
      <w:bookmarkStart w:id="102" w:name="_Toc385287747"/>
      <w:bookmarkStart w:id="103" w:name="_Toc406517363"/>
      <w:r w:rsidRPr="00377F14">
        <w:rPr>
          <w:rStyle w:val="Kiemels2"/>
          <w:rFonts w:cs="Times New Roman"/>
          <w:b/>
          <w:bCs w:val="0"/>
        </w:rPr>
        <w:t>Továbbfejlesztési lehetőségek</w:t>
      </w:r>
      <w:bookmarkEnd w:id="102"/>
      <w:bookmarkEnd w:id="103"/>
    </w:p>
    <w:p w:rsidR="00F2142D" w:rsidRPr="00377F14" w:rsidRDefault="003E552C" w:rsidP="00C65D87">
      <w:r w:rsidRPr="00377F14">
        <w:t xml:space="preserve">Mivel bizonyos kényszerfeltételek adottak voltak, így legnagyobb célunk az volt, hogy a képfeldolgozó algoritmusainkat optimalizáljuk arra, hogy akár több perc is eltelhet két fénykép elkészülése között. Két kép közötti összehasonlítás eredménye </w:t>
      </w:r>
      <w:r w:rsidRPr="00377F14">
        <w:lastRenderedPageBreak/>
        <w:t>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7E79CB" w:rsidRPr="00377F14" w:rsidRDefault="0012676E" w:rsidP="00C65D87">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7E79CB" w:rsidRPr="00377F14" w:rsidRDefault="007E79CB">
      <w:pPr>
        <w:spacing w:after="160" w:line="259" w:lineRule="auto"/>
        <w:ind w:firstLine="0"/>
        <w:jc w:val="left"/>
      </w:pPr>
      <w:r w:rsidRPr="00377F14">
        <w:br w:type="page"/>
      </w:r>
    </w:p>
    <w:p w:rsidR="0012676E" w:rsidRPr="00377F14" w:rsidRDefault="007E79CB" w:rsidP="007E79CB">
      <w:pPr>
        <w:pStyle w:val="Cmsor1"/>
      </w:pPr>
      <w:bookmarkStart w:id="104" w:name="_Toc406517364"/>
      <w:r w:rsidRPr="00377F14">
        <w:lastRenderedPageBreak/>
        <w:t>Mellékletek</w:t>
      </w:r>
      <w:bookmarkEnd w:id="104"/>
    </w:p>
    <w:tbl>
      <w:tblPr>
        <w:tblW w:w="3105" w:type="pct"/>
        <w:jc w:val="center"/>
        <w:tblCellMar>
          <w:left w:w="10" w:type="dxa"/>
          <w:right w:w="10" w:type="dxa"/>
        </w:tblCellMar>
        <w:tblLook w:val="0000"/>
      </w:tblPr>
      <w:tblGrid>
        <w:gridCol w:w="1594"/>
        <w:gridCol w:w="2028"/>
        <w:gridCol w:w="1755"/>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34">
              <w:proofErr w:type="spellStart"/>
              <w:r w:rsidR="007E79CB" w:rsidRPr="00377F14">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35">
              <w:proofErr w:type="spellStart"/>
              <w:r w:rsidR="007E79CB" w:rsidRPr="00377F14">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36">
              <w:proofErr w:type="spellStart"/>
              <w:r w:rsidR="007E79CB" w:rsidRPr="00377F14">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37">
              <w:proofErr w:type="spellStart"/>
              <w:r w:rsidR="007E79CB" w:rsidRPr="00377F14">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38">
              <w:proofErr w:type="spellStart"/>
              <w:r w:rsidR="007E79CB" w:rsidRPr="00377F14">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39">
              <w:proofErr w:type="spellStart"/>
              <w:r w:rsidR="007E79CB" w:rsidRPr="00377F14">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40">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41">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42">
              <w:proofErr w:type="spellStart"/>
              <w:r w:rsidR="007E79CB" w:rsidRPr="00377F14">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1A6525" w:rsidP="00D3313B">
            <w:pPr>
              <w:spacing w:before="120"/>
              <w:ind w:firstLine="202"/>
              <w:rPr>
                <w:sz w:val="18"/>
                <w:szCs w:val="18"/>
              </w:rPr>
            </w:pPr>
            <w:hyperlink r:id="rId43">
              <w:proofErr w:type="spellStart"/>
              <w:r w:rsidR="007E79CB" w:rsidRPr="00377F14">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05" w:name="_Ref406522343"/>
    <w:bookmarkStart w:id="106"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05"/>
      <w:r w:rsidR="00E36ADA" w:rsidRPr="00377F14">
        <w:t xml:space="preserve"> - Felhők típusai.[2]</w:t>
      </w:r>
      <w:bookmarkEnd w:id="106"/>
    </w:p>
    <w:tbl>
      <w:tblPr>
        <w:tblW w:w="3750" w:type="pct"/>
        <w:jc w:val="center"/>
        <w:tblCellMar>
          <w:left w:w="10" w:type="dxa"/>
          <w:right w:w="10" w:type="dxa"/>
        </w:tblCellMar>
        <w:tblLook w:val="0000"/>
      </w:tblPr>
      <w:tblGrid>
        <w:gridCol w:w="1915"/>
        <w:gridCol w:w="2729"/>
        <w:gridCol w:w="1901"/>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proofErr w:type="spellStart"/>
            <w:r w:rsidRPr="00377F14">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proofErr w:type="spellStart"/>
            <w:r w:rsidRPr="00377F14">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Pr="00377F14"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tbl>
      <w:tblPr>
        <w:tblStyle w:val="Rcsostblzat"/>
        <w:tblW w:w="0" w:type="auto"/>
        <w:jc w:val="center"/>
        <w:tblLook w:val="04A0"/>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07" w:name="_Ref406521988"/>
      <w:r w:rsidR="00D3313B" w:rsidRPr="00377F14">
        <w:rPr>
          <w:noProof/>
        </w:rPr>
        <w:t>3</w:t>
      </w:r>
      <w:bookmarkEnd w:id="107"/>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6B6139" w:rsidRPr="00377F14" w:rsidRDefault="006B6139" w:rsidP="00A32F60">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p>
    <w:p w:rsidR="00CC48C7" w:rsidRPr="00377F14" w:rsidRDefault="00CC48C7" w:rsidP="00CC48C7">
      <w:pPr>
        <w:pStyle w:val="Kpalrs"/>
      </w:pPr>
      <w:r w:rsidRPr="00377F14">
        <w:rPr>
          <w:noProof/>
          <w:lang w:val="en-US" w:eastAsia="en-US"/>
        </w:rPr>
        <w:lastRenderedPageBreak/>
        <w:drawing>
          <wp:inline distT="0" distB="0" distL="0" distR="0">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3893692" cy="2920269"/>
                    </a:xfrm>
                    <a:prstGeom prst="rect">
                      <a:avLst/>
                    </a:prstGeom>
                  </pic:spPr>
                </pic:pic>
              </a:graphicData>
            </a:graphic>
          </wp:inline>
        </w:drawing>
      </w:r>
    </w:p>
    <w:p w:rsidR="00F017F3" w:rsidRPr="00377F14" w:rsidRDefault="00CC48C7" w:rsidP="00A32F60">
      <w:pPr>
        <w:pStyle w:val="Kpalrs"/>
      </w:pPr>
      <w:r w:rsidRPr="00377F14">
        <w:t>7</w:t>
      </w:r>
      <w:r w:rsidRPr="00377F14">
        <w:rPr>
          <w:noProof/>
        </w:rPr>
        <w:t>. melléklet</w:t>
      </w:r>
      <w:r w:rsidRPr="00377F14">
        <w:t xml:space="preserve"> – Rendszerünk működése esőcseppek detektálása közben. Látható, hogy milyen útvonalat járt be az algoritmus, ameddig a végső érték meg nem született.</w:t>
      </w:r>
      <w:r w:rsidR="00AA5240" w:rsidRPr="00377F14">
        <w:br w:type="page"/>
      </w:r>
    </w:p>
    <w:p w:rsidR="003B7556" w:rsidRPr="00377F14" w:rsidRDefault="003B7556" w:rsidP="003B7556">
      <w:pPr>
        <w:pStyle w:val="Cmsor1"/>
        <w:divId w:val="1087536698"/>
      </w:pPr>
      <w:bookmarkStart w:id="108" w:name="_Toc406517365"/>
      <w:r w:rsidRPr="00377F14">
        <w:lastRenderedPageBreak/>
        <w:t>Irodalomjegyzék</w:t>
      </w:r>
      <w:bookmarkEnd w:id="108"/>
    </w:p>
    <w:p w:rsidR="00310499" w:rsidRPr="00377F14" w:rsidRDefault="001A6525">
      <w:pPr>
        <w:pStyle w:val="NormlWeb"/>
        <w:ind w:left="640" w:hanging="640"/>
        <w:divId w:val="1380131033"/>
        <w:rPr>
          <w:noProof/>
        </w:rPr>
      </w:pPr>
      <w:r w:rsidRPr="001A6525">
        <w:fldChar w:fldCharType="begin" w:fldLock="1"/>
      </w:r>
      <w:r w:rsidR="003B7ECE" w:rsidRPr="00377F14">
        <w:instrText xml:space="preserve">ADDIN Mendeley Bibliography CSL_BIBLIOGRAPHY </w:instrText>
      </w:r>
      <w:r w:rsidRPr="001A6525">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lastRenderedPageBreak/>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r>
        <w:lastRenderedPageBreak/>
        <w:t>Ábrajegyzék</w:t>
      </w:r>
    </w:p>
    <w:p w:rsidR="00B741C7" w:rsidRPr="00B741C7" w:rsidRDefault="00B741C7" w:rsidP="00B741C7"/>
    <w:sectPr w:rsidR="00B741C7" w:rsidRPr="00B741C7" w:rsidSect="00377F14">
      <w:headerReference w:type="default" r:id="rId45"/>
      <w:footerReference w:type="default" r:id="rId46"/>
      <w:footerReference w:type="first" r:id="rId47"/>
      <w:pgSz w:w="11906" w:h="16838" w:code="9"/>
      <w:pgMar w:top="1411" w:right="1411" w:bottom="2275" w:left="1985" w:header="706" w:footer="113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68A6" w:rsidRDefault="007868A6" w:rsidP="00357439">
      <w:r>
        <w:separator/>
      </w:r>
    </w:p>
  </w:endnote>
  <w:endnote w:type="continuationSeparator" w:id="0">
    <w:p w:rsidR="007868A6" w:rsidRDefault="007868A6"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F14" w:rsidRDefault="001A6525" w:rsidP="0094134C">
    <w:pPr>
      <w:pStyle w:val="llb"/>
      <w:pBdr>
        <w:top w:val="single" w:sz="4" w:space="1" w:color="auto"/>
      </w:pBdr>
      <w:jc w:val="center"/>
    </w:pPr>
    <w:fldSimple w:instr="PAGE   \* MERGEFORMAT">
      <w:r w:rsidR="00CC6E95">
        <w:rPr>
          <w:noProof/>
        </w:rPr>
        <w:t>16</w:t>
      </w:r>
    </w:fldSimple>
    <w:r w:rsidR="00377F14">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F14" w:rsidRDefault="00377F14" w:rsidP="001251E3">
    <w:pPr>
      <w:ind w:firstLine="0"/>
      <w:jc w:val="center"/>
      <w:rPr>
        <w:b/>
        <w:sz w:val="32"/>
      </w:rPr>
    </w:pPr>
    <w:r>
      <w:rPr>
        <w:b/>
        <w:sz w:val="32"/>
      </w:rPr>
      <w:t>Budapest, 2014.</w:t>
    </w:r>
  </w:p>
  <w:p w:rsidR="00377F14" w:rsidRDefault="00377F14">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68A6" w:rsidRDefault="007868A6" w:rsidP="00357439">
      <w:r>
        <w:separator/>
      </w:r>
    </w:p>
  </w:footnote>
  <w:footnote w:type="continuationSeparator" w:id="0">
    <w:p w:rsidR="007868A6" w:rsidRDefault="007868A6"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F14" w:rsidRPr="00E05D93" w:rsidRDefault="00377F14"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377F14" w:rsidRPr="00E05D93" w:rsidRDefault="00377F14"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3">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0">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1">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12">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5">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18">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5"/>
  </w:num>
  <w:num w:numId="3">
    <w:abstractNumId w:val="9"/>
  </w:num>
  <w:num w:numId="4">
    <w:abstractNumId w:val="10"/>
  </w:num>
  <w:num w:numId="5">
    <w:abstractNumId w:val="3"/>
  </w:num>
  <w:num w:numId="6">
    <w:abstractNumId w:val="2"/>
  </w:num>
  <w:num w:numId="7">
    <w:abstractNumId w:val="15"/>
  </w:num>
  <w:num w:numId="8">
    <w:abstractNumId w:val="14"/>
  </w:num>
  <w:num w:numId="9">
    <w:abstractNumId w:val="13"/>
  </w:num>
  <w:num w:numId="10">
    <w:abstractNumId w:val="12"/>
  </w:num>
  <w:num w:numId="11">
    <w:abstractNumId w:val="8"/>
  </w:num>
  <w:num w:numId="12">
    <w:abstractNumId w:val="16"/>
  </w:num>
  <w:num w:numId="13">
    <w:abstractNumId w:val="1"/>
  </w:num>
  <w:num w:numId="14">
    <w:abstractNumId w:val="6"/>
  </w:num>
  <w:num w:numId="15">
    <w:abstractNumId w:val="7"/>
  </w:num>
  <w:num w:numId="16">
    <w:abstractNumId w:val="0"/>
  </w:num>
  <w:num w:numId="17">
    <w:abstractNumId w:val="17"/>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proofState w:spelling="clean"/>
  <w:defaultTabStop w:val="709"/>
  <w:hyphenationZone w:val="425"/>
  <w:drawingGridHorizontalSpacing w:val="120"/>
  <w:displayHorizontalDrawingGridEvery w:val="2"/>
  <w:characterSpacingControl w:val="doNotCompress"/>
  <w:hdrShapeDefaults>
    <o:shapedefaults v:ext="edit" spidmax="17410"/>
  </w:hdrShapeDefaults>
  <w:footnotePr>
    <w:footnote w:id="-1"/>
    <w:footnote w:id="0"/>
  </w:footnotePr>
  <w:endnotePr>
    <w:endnote w:id="-1"/>
    <w:endnote w:id="0"/>
  </w:endnotePr>
  <w:compat/>
  <w:rsids>
    <w:rsidRoot w:val="00F2142D"/>
    <w:rsid w:val="00000D94"/>
    <w:rsid w:val="00006C84"/>
    <w:rsid w:val="00010593"/>
    <w:rsid w:val="00011766"/>
    <w:rsid w:val="00012F43"/>
    <w:rsid w:val="00014A30"/>
    <w:rsid w:val="00014F6A"/>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50471"/>
    <w:rsid w:val="00052B16"/>
    <w:rsid w:val="00055D67"/>
    <w:rsid w:val="0006213F"/>
    <w:rsid w:val="00062C7B"/>
    <w:rsid w:val="00065012"/>
    <w:rsid w:val="00065C3D"/>
    <w:rsid w:val="00065F6F"/>
    <w:rsid w:val="00067028"/>
    <w:rsid w:val="000672B5"/>
    <w:rsid w:val="0007154E"/>
    <w:rsid w:val="00071B2A"/>
    <w:rsid w:val="00073489"/>
    <w:rsid w:val="00077411"/>
    <w:rsid w:val="00077436"/>
    <w:rsid w:val="00077595"/>
    <w:rsid w:val="00081893"/>
    <w:rsid w:val="0008420E"/>
    <w:rsid w:val="00084D9C"/>
    <w:rsid w:val="000852FA"/>
    <w:rsid w:val="00085538"/>
    <w:rsid w:val="00085CDB"/>
    <w:rsid w:val="0008634C"/>
    <w:rsid w:val="000873BB"/>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C11DF"/>
    <w:rsid w:val="000C1732"/>
    <w:rsid w:val="000C22DB"/>
    <w:rsid w:val="000C41CB"/>
    <w:rsid w:val="000C5801"/>
    <w:rsid w:val="000C6383"/>
    <w:rsid w:val="000C6BA2"/>
    <w:rsid w:val="000C774B"/>
    <w:rsid w:val="000D3495"/>
    <w:rsid w:val="000D3646"/>
    <w:rsid w:val="000D479F"/>
    <w:rsid w:val="000D7DEA"/>
    <w:rsid w:val="000E15EB"/>
    <w:rsid w:val="000E1EC5"/>
    <w:rsid w:val="000E24C3"/>
    <w:rsid w:val="000E2A96"/>
    <w:rsid w:val="000E2F81"/>
    <w:rsid w:val="000E3545"/>
    <w:rsid w:val="000E4F2C"/>
    <w:rsid w:val="000E62A5"/>
    <w:rsid w:val="000F0DA8"/>
    <w:rsid w:val="000F129A"/>
    <w:rsid w:val="000F2933"/>
    <w:rsid w:val="000F32E1"/>
    <w:rsid w:val="000F568D"/>
    <w:rsid w:val="000F7444"/>
    <w:rsid w:val="00100365"/>
    <w:rsid w:val="001005F9"/>
    <w:rsid w:val="00100981"/>
    <w:rsid w:val="001013E0"/>
    <w:rsid w:val="00105931"/>
    <w:rsid w:val="00105B78"/>
    <w:rsid w:val="00105BB3"/>
    <w:rsid w:val="00105C8B"/>
    <w:rsid w:val="00105FED"/>
    <w:rsid w:val="00106611"/>
    <w:rsid w:val="00106E29"/>
    <w:rsid w:val="00111928"/>
    <w:rsid w:val="00113F24"/>
    <w:rsid w:val="001235D0"/>
    <w:rsid w:val="001251E3"/>
    <w:rsid w:val="001266B5"/>
    <w:rsid w:val="0012676E"/>
    <w:rsid w:val="00130134"/>
    <w:rsid w:val="00131072"/>
    <w:rsid w:val="00131399"/>
    <w:rsid w:val="00132B63"/>
    <w:rsid w:val="001370E7"/>
    <w:rsid w:val="00137541"/>
    <w:rsid w:val="00137755"/>
    <w:rsid w:val="00141CDF"/>
    <w:rsid w:val="00151997"/>
    <w:rsid w:val="00153AAA"/>
    <w:rsid w:val="00153D4E"/>
    <w:rsid w:val="001550CC"/>
    <w:rsid w:val="0015528B"/>
    <w:rsid w:val="00156207"/>
    <w:rsid w:val="00157693"/>
    <w:rsid w:val="00157DD0"/>
    <w:rsid w:val="001606DF"/>
    <w:rsid w:val="001619D5"/>
    <w:rsid w:val="00165316"/>
    <w:rsid w:val="0017386B"/>
    <w:rsid w:val="00174BBB"/>
    <w:rsid w:val="001751F9"/>
    <w:rsid w:val="0017564B"/>
    <w:rsid w:val="001772C6"/>
    <w:rsid w:val="001776C9"/>
    <w:rsid w:val="00180381"/>
    <w:rsid w:val="001830AC"/>
    <w:rsid w:val="001857FE"/>
    <w:rsid w:val="00185ED5"/>
    <w:rsid w:val="00186951"/>
    <w:rsid w:val="00190B31"/>
    <w:rsid w:val="00193B13"/>
    <w:rsid w:val="001954FE"/>
    <w:rsid w:val="00195D50"/>
    <w:rsid w:val="00196B04"/>
    <w:rsid w:val="00196CEA"/>
    <w:rsid w:val="00197AC5"/>
    <w:rsid w:val="001A242C"/>
    <w:rsid w:val="001A2E9B"/>
    <w:rsid w:val="001A5CCE"/>
    <w:rsid w:val="001A6525"/>
    <w:rsid w:val="001B0113"/>
    <w:rsid w:val="001B222B"/>
    <w:rsid w:val="001B25C5"/>
    <w:rsid w:val="001B2AB3"/>
    <w:rsid w:val="001B648D"/>
    <w:rsid w:val="001B6609"/>
    <w:rsid w:val="001C06EB"/>
    <w:rsid w:val="001C0BBF"/>
    <w:rsid w:val="001C145D"/>
    <w:rsid w:val="001C4868"/>
    <w:rsid w:val="001C7148"/>
    <w:rsid w:val="001D091F"/>
    <w:rsid w:val="001D09BD"/>
    <w:rsid w:val="001D5611"/>
    <w:rsid w:val="001D6501"/>
    <w:rsid w:val="001D7859"/>
    <w:rsid w:val="001E0FDA"/>
    <w:rsid w:val="001E29AD"/>
    <w:rsid w:val="001E3E22"/>
    <w:rsid w:val="001E66D9"/>
    <w:rsid w:val="001E6EEA"/>
    <w:rsid w:val="001E76B8"/>
    <w:rsid w:val="001F04CA"/>
    <w:rsid w:val="001F10A6"/>
    <w:rsid w:val="001F51F8"/>
    <w:rsid w:val="001F530B"/>
    <w:rsid w:val="001F538A"/>
    <w:rsid w:val="001F53EE"/>
    <w:rsid w:val="001F75E8"/>
    <w:rsid w:val="001F7AE3"/>
    <w:rsid w:val="002030F9"/>
    <w:rsid w:val="0020480D"/>
    <w:rsid w:val="002106D1"/>
    <w:rsid w:val="00212164"/>
    <w:rsid w:val="00212F4B"/>
    <w:rsid w:val="00213010"/>
    <w:rsid w:val="00213E4C"/>
    <w:rsid w:val="00214717"/>
    <w:rsid w:val="002159A8"/>
    <w:rsid w:val="002162F0"/>
    <w:rsid w:val="00217027"/>
    <w:rsid w:val="002173CE"/>
    <w:rsid w:val="00222445"/>
    <w:rsid w:val="00223BB2"/>
    <w:rsid w:val="00224B84"/>
    <w:rsid w:val="0022512F"/>
    <w:rsid w:val="00226CEC"/>
    <w:rsid w:val="002277B0"/>
    <w:rsid w:val="00231DB0"/>
    <w:rsid w:val="00232632"/>
    <w:rsid w:val="002348D6"/>
    <w:rsid w:val="0023500E"/>
    <w:rsid w:val="00235456"/>
    <w:rsid w:val="00237BAF"/>
    <w:rsid w:val="00240A68"/>
    <w:rsid w:val="0024118B"/>
    <w:rsid w:val="00241BDE"/>
    <w:rsid w:val="00244082"/>
    <w:rsid w:val="002442D6"/>
    <w:rsid w:val="0024583B"/>
    <w:rsid w:val="00250B60"/>
    <w:rsid w:val="00251369"/>
    <w:rsid w:val="002520AA"/>
    <w:rsid w:val="002563F9"/>
    <w:rsid w:val="002564C4"/>
    <w:rsid w:val="00257573"/>
    <w:rsid w:val="002604BE"/>
    <w:rsid w:val="00261413"/>
    <w:rsid w:val="00262E43"/>
    <w:rsid w:val="00264D00"/>
    <w:rsid w:val="00265CC1"/>
    <w:rsid w:val="00266DF6"/>
    <w:rsid w:val="002672AC"/>
    <w:rsid w:val="0027061F"/>
    <w:rsid w:val="00272926"/>
    <w:rsid w:val="0027351B"/>
    <w:rsid w:val="00273609"/>
    <w:rsid w:val="0027467E"/>
    <w:rsid w:val="002752FB"/>
    <w:rsid w:val="002753E6"/>
    <w:rsid w:val="00275F43"/>
    <w:rsid w:val="00276798"/>
    <w:rsid w:val="00276C5F"/>
    <w:rsid w:val="00276F54"/>
    <w:rsid w:val="00281784"/>
    <w:rsid w:val="002819FE"/>
    <w:rsid w:val="00281CE7"/>
    <w:rsid w:val="00283DF0"/>
    <w:rsid w:val="00284644"/>
    <w:rsid w:val="002862D9"/>
    <w:rsid w:val="002865EF"/>
    <w:rsid w:val="00291303"/>
    <w:rsid w:val="00292F27"/>
    <w:rsid w:val="00293CCA"/>
    <w:rsid w:val="00294B5A"/>
    <w:rsid w:val="00295807"/>
    <w:rsid w:val="00296D8F"/>
    <w:rsid w:val="002A38D5"/>
    <w:rsid w:val="002A662E"/>
    <w:rsid w:val="002B069B"/>
    <w:rsid w:val="002B1B02"/>
    <w:rsid w:val="002B1B08"/>
    <w:rsid w:val="002B254C"/>
    <w:rsid w:val="002B2CD3"/>
    <w:rsid w:val="002B336C"/>
    <w:rsid w:val="002B3C30"/>
    <w:rsid w:val="002B5AB7"/>
    <w:rsid w:val="002B6AB3"/>
    <w:rsid w:val="002C334E"/>
    <w:rsid w:val="002C34D2"/>
    <w:rsid w:val="002C5003"/>
    <w:rsid w:val="002C5838"/>
    <w:rsid w:val="002D555C"/>
    <w:rsid w:val="002D7E89"/>
    <w:rsid w:val="002E252C"/>
    <w:rsid w:val="002E3955"/>
    <w:rsid w:val="002E486B"/>
    <w:rsid w:val="002E4946"/>
    <w:rsid w:val="002E60B4"/>
    <w:rsid w:val="002E7E66"/>
    <w:rsid w:val="002F0057"/>
    <w:rsid w:val="002F0EDE"/>
    <w:rsid w:val="002F15D2"/>
    <w:rsid w:val="00302D7E"/>
    <w:rsid w:val="00306C60"/>
    <w:rsid w:val="00310499"/>
    <w:rsid w:val="003105B8"/>
    <w:rsid w:val="0031061B"/>
    <w:rsid w:val="0031064E"/>
    <w:rsid w:val="00314012"/>
    <w:rsid w:val="0031574D"/>
    <w:rsid w:val="00315BD0"/>
    <w:rsid w:val="00317C72"/>
    <w:rsid w:val="00321B05"/>
    <w:rsid w:val="00322155"/>
    <w:rsid w:val="003230E0"/>
    <w:rsid w:val="00323C92"/>
    <w:rsid w:val="003258AA"/>
    <w:rsid w:val="00327D19"/>
    <w:rsid w:val="00330B66"/>
    <w:rsid w:val="003313D9"/>
    <w:rsid w:val="00331C2C"/>
    <w:rsid w:val="00331D51"/>
    <w:rsid w:val="0033323E"/>
    <w:rsid w:val="00333DEC"/>
    <w:rsid w:val="003341C9"/>
    <w:rsid w:val="00334DE1"/>
    <w:rsid w:val="003379AB"/>
    <w:rsid w:val="00337AC9"/>
    <w:rsid w:val="00337E77"/>
    <w:rsid w:val="003419F2"/>
    <w:rsid w:val="00342903"/>
    <w:rsid w:val="00345488"/>
    <w:rsid w:val="00345ED8"/>
    <w:rsid w:val="00350533"/>
    <w:rsid w:val="00351127"/>
    <w:rsid w:val="0035162A"/>
    <w:rsid w:val="00351AE7"/>
    <w:rsid w:val="003531BC"/>
    <w:rsid w:val="003534ED"/>
    <w:rsid w:val="003538A8"/>
    <w:rsid w:val="003562EE"/>
    <w:rsid w:val="00356A53"/>
    <w:rsid w:val="00357439"/>
    <w:rsid w:val="00357DA1"/>
    <w:rsid w:val="00360EE4"/>
    <w:rsid w:val="00366185"/>
    <w:rsid w:val="00370835"/>
    <w:rsid w:val="00370B2F"/>
    <w:rsid w:val="003712A0"/>
    <w:rsid w:val="00371E8B"/>
    <w:rsid w:val="003722D0"/>
    <w:rsid w:val="00374296"/>
    <w:rsid w:val="00376317"/>
    <w:rsid w:val="00377F14"/>
    <w:rsid w:val="003801DF"/>
    <w:rsid w:val="003819D8"/>
    <w:rsid w:val="00382EFB"/>
    <w:rsid w:val="003844BA"/>
    <w:rsid w:val="003846E9"/>
    <w:rsid w:val="003866F1"/>
    <w:rsid w:val="00386E87"/>
    <w:rsid w:val="0039236A"/>
    <w:rsid w:val="0039267E"/>
    <w:rsid w:val="00392F90"/>
    <w:rsid w:val="00393C21"/>
    <w:rsid w:val="003954A2"/>
    <w:rsid w:val="003A0AD8"/>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552C"/>
    <w:rsid w:val="003E6B3F"/>
    <w:rsid w:val="003E733D"/>
    <w:rsid w:val="003F0E9B"/>
    <w:rsid w:val="003F1C99"/>
    <w:rsid w:val="003F313E"/>
    <w:rsid w:val="003F3234"/>
    <w:rsid w:val="003F393B"/>
    <w:rsid w:val="003F7E8E"/>
    <w:rsid w:val="00401438"/>
    <w:rsid w:val="004025F0"/>
    <w:rsid w:val="0040278B"/>
    <w:rsid w:val="00402D4A"/>
    <w:rsid w:val="00405990"/>
    <w:rsid w:val="00416EA2"/>
    <w:rsid w:val="004223FA"/>
    <w:rsid w:val="0042460F"/>
    <w:rsid w:val="004340C3"/>
    <w:rsid w:val="00434374"/>
    <w:rsid w:val="00435783"/>
    <w:rsid w:val="0043630F"/>
    <w:rsid w:val="00443180"/>
    <w:rsid w:val="0044348B"/>
    <w:rsid w:val="00443819"/>
    <w:rsid w:val="00443E13"/>
    <w:rsid w:val="00446070"/>
    <w:rsid w:val="00447689"/>
    <w:rsid w:val="00447D85"/>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6050"/>
    <w:rsid w:val="004676C1"/>
    <w:rsid w:val="00467940"/>
    <w:rsid w:val="00474491"/>
    <w:rsid w:val="00474A97"/>
    <w:rsid w:val="00474C9B"/>
    <w:rsid w:val="00475CC3"/>
    <w:rsid w:val="00480705"/>
    <w:rsid w:val="00480891"/>
    <w:rsid w:val="004829EF"/>
    <w:rsid w:val="00483D33"/>
    <w:rsid w:val="00483E16"/>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738"/>
    <w:rsid w:val="00507923"/>
    <w:rsid w:val="00507935"/>
    <w:rsid w:val="00507AB5"/>
    <w:rsid w:val="00514072"/>
    <w:rsid w:val="0051473A"/>
    <w:rsid w:val="00514A76"/>
    <w:rsid w:val="00515EA3"/>
    <w:rsid w:val="005200A2"/>
    <w:rsid w:val="00522843"/>
    <w:rsid w:val="00523B3F"/>
    <w:rsid w:val="00525BA3"/>
    <w:rsid w:val="0052660A"/>
    <w:rsid w:val="00530311"/>
    <w:rsid w:val="00534F8E"/>
    <w:rsid w:val="00536B9B"/>
    <w:rsid w:val="00541AE6"/>
    <w:rsid w:val="00543C4C"/>
    <w:rsid w:val="00550527"/>
    <w:rsid w:val="005511DB"/>
    <w:rsid w:val="0055483D"/>
    <w:rsid w:val="00554C05"/>
    <w:rsid w:val="00556EED"/>
    <w:rsid w:val="005572AF"/>
    <w:rsid w:val="00561202"/>
    <w:rsid w:val="00563411"/>
    <w:rsid w:val="00564516"/>
    <w:rsid w:val="00570A50"/>
    <w:rsid w:val="0057384B"/>
    <w:rsid w:val="00573E2F"/>
    <w:rsid w:val="00573F40"/>
    <w:rsid w:val="00574436"/>
    <w:rsid w:val="00575111"/>
    <w:rsid w:val="00576C41"/>
    <w:rsid w:val="00576DE6"/>
    <w:rsid w:val="00577C6D"/>
    <w:rsid w:val="00581B2E"/>
    <w:rsid w:val="00584B1A"/>
    <w:rsid w:val="00590F22"/>
    <w:rsid w:val="005912D4"/>
    <w:rsid w:val="005921E1"/>
    <w:rsid w:val="00593CD9"/>
    <w:rsid w:val="00593FB7"/>
    <w:rsid w:val="00594BD6"/>
    <w:rsid w:val="0059608B"/>
    <w:rsid w:val="0059786A"/>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D7D"/>
    <w:rsid w:val="005C6DBE"/>
    <w:rsid w:val="005C7147"/>
    <w:rsid w:val="005D1B43"/>
    <w:rsid w:val="005D1E60"/>
    <w:rsid w:val="005D2466"/>
    <w:rsid w:val="005D26F5"/>
    <w:rsid w:val="005D4355"/>
    <w:rsid w:val="005D4F36"/>
    <w:rsid w:val="005D510F"/>
    <w:rsid w:val="005D5F17"/>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4A6D"/>
    <w:rsid w:val="005F5A8B"/>
    <w:rsid w:val="005F672C"/>
    <w:rsid w:val="005F67E3"/>
    <w:rsid w:val="005F7091"/>
    <w:rsid w:val="0060219D"/>
    <w:rsid w:val="00603DB3"/>
    <w:rsid w:val="006055D4"/>
    <w:rsid w:val="0060560F"/>
    <w:rsid w:val="006073A8"/>
    <w:rsid w:val="00611C22"/>
    <w:rsid w:val="00612B8D"/>
    <w:rsid w:val="00614470"/>
    <w:rsid w:val="00614C53"/>
    <w:rsid w:val="006204C2"/>
    <w:rsid w:val="0062084D"/>
    <w:rsid w:val="006208D0"/>
    <w:rsid w:val="00623AA7"/>
    <w:rsid w:val="00624066"/>
    <w:rsid w:val="00625050"/>
    <w:rsid w:val="0062660C"/>
    <w:rsid w:val="00626813"/>
    <w:rsid w:val="00627BFC"/>
    <w:rsid w:val="006321D7"/>
    <w:rsid w:val="006339A6"/>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744"/>
    <w:rsid w:val="00664EC6"/>
    <w:rsid w:val="00665E98"/>
    <w:rsid w:val="006668C2"/>
    <w:rsid w:val="00670144"/>
    <w:rsid w:val="0067504D"/>
    <w:rsid w:val="00676375"/>
    <w:rsid w:val="00677C0E"/>
    <w:rsid w:val="006801EF"/>
    <w:rsid w:val="00680F13"/>
    <w:rsid w:val="00683752"/>
    <w:rsid w:val="0068454D"/>
    <w:rsid w:val="006855B1"/>
    <w:rsid w:val="00685AA5"/>
    <w:rsid w:val="00686A34"/>
    <w:rsid w:val="00686B6E"/>
    <w:rsid w:val="006874BD"/>
    <w:rsid w:val="00690969"/>
    <w:rsid w:val="006921C8"/>
    <w:rsid w:val="00695185"/>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6139"/>
    <w:rsid w:val="006B6C31"/>
    <w:rsid w:val="006B6D4A"/>
    <w:rsid w:val="006B72A5"/>
    <w:rsid w:val="006B77D1"/>
    <w:rsid w:val="006C186B"/>
    <w:rsid w:val="006C2629"/>
    <w:rsid w:val="006C495C"/>
    <w:rsid w:val="006C5CD2"/>
    <w:rsid w:val="006C6337"/>
    <w:rsid w:val="006C635E"/>
    <w:rsid w:val="006D0C65"/>
    <w:rsid w:val="006D0DEF"/>
    <w:rsid w:val="006D22D6"/>
    <w:rsid w:val="006D2E92"/>
    <w:rsid w:val="006D2E95"/>
    <w:rsid w:val="006D4C2D"/>
    <w:rsid w:val="006D617C"/>
    <w:rsid w:val="006D70BC"/>
    <w:rsid w:val="006D7B4A"/>
    <w:rsid w:val="006E037D"/>
    <w:rsid w:val="006E099A"/>
    <w:rsid w:val="006E116B"/>
    <w:rsid w:val="006E32E9"/>
    <w:rsid w:val="006E4C0D"/>
    <w:rsid w:val="006E5E10"/>
    <w:rsid w:val="006E7AA6"/>
    <w:rsid w:val="006F09AC"/>
    <w:rsid w:val="006F15A6"/>
    <w:rsid w:val="006F2538"/>
    <w:rsid w:val="006F4066"/>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74F9"/>
    <w:rsid w:val="00720EC8"/>
    <w:rsid w:val="00723E08"/>
    <w:rsid w:val="00723F70"/>
    <w:rsid w:val="0072452C"/>
    <w:rsid w:val="00730643"/>
    <w:rsid w:val="00731005"/>
    <w:rsid w:val="00731EC7"/>
    <w:rsid w:val="00731F63"/>
    <w:rsid w:val="0073438E"/>
    <w:rsid w:val="007344DE"/>
    <w:rsid w:val="00735D96"/>
    <w:rsid w:val="00735F27"/>
    <w:rsid w:val="00736BD1"/>
    <w:rsid w:val="00736CE3"/>
    <w:rsid w:val="007374BB"/>
    <w:rsid w:val="00741916"/>
    <w:rsid w:val="007449AE"/>
    <w:rsid w:val="00745621"/>
    <w:rsid w:val="00750117"/>
    <w:rsid w:val="0075571A"/>
    <w:rsid w:val="00755C4C"/>
    <w:rsid w:val="00756A6D"/>
    <w:rsid w:val="00757E0F"/>
    <w:rsid w:val="00763592"/>
    <w:rsid w:val="0076512F"/>
    <w:rsid w:val="007651A8"/>
    <w:rsid w:val="007666F2"/>
    <w:rsid w:val="00770146"/>
    <w:rsid w:val="00771A3B"/>
    <w:rsid w:val="007754EF"/>
    <w:rsid w:val="00782973"/>
    <w:rsid w:val="00783418"/>
    <w:rsid w:val="00783CA5"/>
    <w:rsid w:val="00784EE6"/>
    <w:rsid w:val="007856F8"/>
    <w:rsid w:val="007868A6"/>
    <w:rsid w:val="0079072D"/>
    <w:rsid w:val="00791570"/>
    <w:rsid w:val="00791B26"/>
    <w:rsid w:val="00791EF1"/>
    <w:rsid w:val="0079248A"/>
    <w:rsid w:val="0079543E"/>
    <w:rsid w:val="0079704B"/>
    <w:rsid w:val="007A0873"/>
    <w:rsid w:val="007A2831"/>
    <w:rsid w:val="007A4219"/>
    <w:rsid w:val="007A51C3"/>
    <w:rsid w:val="007A59D4"/>
    <w:rsid w:val="007A70A2"/>
    <w:rsid w:val="007A7BD2"/>
    <w:rsid w:val="007A7E1F"/>
    <w:rsid w:val="007B0C57"/>
    <w:rsid w:val="007B30C7"/>
    <w:rsid w:val="007B3DF2"/>
    <w:rsid w:val="007B5F5E"/>
    <w:rsid w:val="007B698D"/>
    <w:rsid w:val="007B7C25"/>
    <w:rsid w:val="007C09F3"/>
    <w:rsid w:val="007C2B5A"/>
    <w:rsid w:val="007C3785"/>
    <w:rsid w:val="007C463A"/>
    <w:rsid w:val="007C4B85"/>
    <w:rsid w:val="007C5A58"/>
    <w:rsid w:val="007C5FF1"/>
    <w:rsid w:val="007D004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A22"/>
    <w:rsid w:val="007F7774"/>
    <w:rsid w:val="007F7B72"/>
    <w:rsid w:val="0080006C"/>
    <w:rsid w:val="008016FB"/>
    <w:rsid w:val="008030D3"/>
    <w:rsid w:val="008043B6"/>
    <w:rsid w:val="00805E3D"/>
    <w:rsid w:val="0080633D"/>
    <w:rsid w:val="00806B09"/>
    <w:rsid w:val="00815547"/>
    <w:rsid w:val="00817696"/>
    <w:rsid w:val="00817BF5"/>
    <w:rsid w:val="00817BFC"/>
    <w:rsid w:val="0082041D"/>
    <w:rsid w:val="008210CE"/>
    <w:rsid w:val="00821FB2"/>
    <w:rsid w:val="00823236"/>
    <w:rsid w:val="00824C30"/>
    <w:rsid w:val="00825197"/>
    <w:rsid w:val="00830917"/>
    <w:rsid w:val="00831384"/>
    <w:rsid w:val="00831614"/>
    <w:rsid w:val="008321D0"/>
    <w:rsid w:val="00832556"/>
    <w:rsid w:val="008325F4"/>
    <w:rsid w:val="00832B4D"/>
    <w:rsid w:val="00832D34"/>
    <w:rsid w:val="00837C7A"/>
    <w:rsid w:val="00837D15"/>
    <w:rsid w:val="00841985"/>
    <w:rsid w:val="00843C2A"/>
    <w:rsid w:val="00843E92"/>
    <w:rsid w:val="00847C12"/>
    <w:rsid w:val="00851DA7"/>
    <w:rsid w:val="0085210E"/>
    <w:rsid w:val="0085454C"/>
    <w:rsid w:val="00855D84"/>
    <w:rsid w:val="00857359"/>
    <w:rsid w:val="008600F7"/>
    <w:rsid w:val="0086085D"/>
    <w:rsid w:val="0086552E"/>
    <w:rsid w:val="00866278"/>
    <w:rsid w:val="00872245"/>
    <w:rsid w:val="00873DB8"/>
    <w:rsid w:val="008769B4"/>
    <w:rsid w:val="0087795C"/>
    <w:rsid w:val="00877EC6"/>
    <w:rsid w:val="00882976"/>
    <w:rsid w:val="00883169"/>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ABA"/>
    <w:rsid w:val="008A0F68"/>
    <w:rsid w:val="008A27A7"/>
    <w:rsid w:val="008A2F7D"/>
    <w:rsid w:val="008A38A7"/>
    <w:rsid w:val="008A465F"/>
    <w:rsid w:val="008A5F04"/>
    <w:rsid w:val="008A7306"/>
    <w:rsid w:val="008A7E97"/>
    <w:rsid w:val="008B1E0D"/>
    <w:rsid w:val="008B2179"/>
    <w:rsid w:val="008B313D"/>
    <w:rsid w:val="008B3B81"/>
    <w:rsid w:val="008B5452"/>
    <w:rsid w:val="008B7257"/>
    <w:rsid w:val="008C0AD5"/>
    <w:rsid w:val="008C4E0E"/>
    <w:rsid w:val="008C5E60"/>
    <w:rsid w:val="008C64E4"/>
    <w:rsid w:val="008C6A9C"/>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9AC"/>
    <w:rsid w:val="00905571"/>
    <w:rsid w:val="0090596C"/>
    <w:rsid w:val="009076CB"/>
    <w:rsid w:val="00907A77"/>
    <w:rsid w:val="00910CA6"/>
    <w:rsid w:val="00915D23"/>
    <w:rsid w:val="00916239"/>
    <w:rsid w:val="00921479"/>
    <w:rsid w:val="00921C70"/>
    <w:rsid w:val="00922952"/>
    <w:rsid w:val="009236F6"/>
    <w:rsid w:val="00927E10"/>
    <w:rsid w:val="00930B83"/>
    <w:rsid w:val="0093113B"/>
    <w:rsid w:val="00931CE0"/>
    <w:rsid w:val="00932091"/>
    <w:rsid w:val="00934BBC"/>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16BE"/>
    <w:rsid w:val="00977390"/>
    <w:rsid w:val="00981ABA"/>
    <w:rsid w:val="00982283"/>
    <w:rsid w:val="00983D92"/>
    <w:rsid w:val="0098438F"/>
    <w:rsid w:val="009902DA"/>
    <w:rsid w:val="00994342"/>
    <w:rsid w:val="00996269"/>
    <w:rsid w:val="009A1210"/>
    <w:rsid w:val="009A1306"/>
    <w:rsid w:val="009A1F84"/>
    <w:rsid w:val="009A220F"/>
    <w:rsid w:val="009A2C3F"/>
    <w:rsid w:val="009A5161"/>
    <w:rsid w:val="009A56A4"/>
    <w:rsid w:val="009A58B4"/>
    <w:rsid w:val="009A5B67"/>
    <w:rsid w:val="009B099A"/>
    <w:rsid w:val="009B2941"/>
    <w:rsid w:val="009B393E"/>
    <w:rsid w:val="009B4E7E"/>
    <w:rsid w:val="009B5415"/>
    <w:rsid w:val="009B5F29"/>
    <w:rsid w:val="009B7EE9"/>
    <w:rsid w:val="009D1918"/>
    <w:rsid w:val="009D5C91"/>
    <w:rsid w:val="009D5CE9"/>
    <w:rsid w:val="009D5CF2"/>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A00DA9"/>
    <w:rsid w:val="00A04D8E"/>
    <w:rsid w:val="00A05F2E"/>
    <w:rsid w:val="00A11D23"/>
    <w:rsid w:val="00A12A4A"/>
    <w:rsid w:val="00A12CE5"/>
    <w:rsid w:val="00A14A7A"/>
    <w:rsid w:val="00A1520A"/>
    <w:rsid w:val="00A16430"/>
    <w:rsid w:val="00A17015"/>
    <w:rsid w:val="00A17308"/>
    <w:rsid w:val="00A2287F"/>
    <w:rsid w:val="00A24866"/>
    <w:rsid w:val="00A32F60"/>
    <w:rsid w:val="00A33842"/>
    <w:rsid w:val="00A34916"/>
    <w:rsid w:val="00A37D78"/>
    <w:rsid w:val="00A4165B"/>
    <w:rsid w:val="00A419F2"/>
    <w:rsid w:val="00A42D2C"/>
    <w:rsid w:val="00A42F00"/>
    <w:rsid w:val="00A42FCB"/>
    <w:rsid w:val="00A4655F"/>
    <w:rsid w:val="00A47F0E"/>
    <w:rsid w:val="00A51623"/>
    <w:rsid w:val="00A51D90"/>
    <w:rsid w:val="00A53C48"/>
    <w:rsid w:val="00A55DA5"/>
    <w:rsid w:val="00A56F3F"/>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2C4E"/>
    <w:rsid w:val="00A93DE7"/>
    <w:rsid w:val="00A9425A"/>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7447"/>
    <w:rsid w:val="00AB7FF4"/>
    <w:rsid w:val="00AC26C8"/>
    <w:rsid w:val="00AC4463"/>
    <w:rsid w:val="00AC47BB"/>
    <w:rsid w:val="00AC49BD"/>
    <w:rsid w:val="00AD315B"/>
    <w:rsid w:val="00AD3564"/>
    <w:rsid w:val="00AD357A"/>
    <w:rsid w:val="00AD368F"/>
    <w:rsid w:val="00AD54EE"/>
    <w:rsid w:val="00AE05CD"/>
    <w:rsid w:val="00AE10BE"/>
    <w:rsid w:val="00AE346E"/>
    <w:rsid w:val="00AE37E5"/>
    <w:rsid w:val="00AE3B82"/>
    <w:rsid w:val="00AE438B"/>
    <w:rsid w:val="00AE5BE1"/>
    <w:rsid w:val="00AE5DAD"/>
    <w:rsid w:val="00AE6732"/>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29A"/>
    <w:rsid w:val="00B14A82"/>
    <w:rsid w:val="00B14E0F"/>
    <w:rsid w:val="00B15BC2"/>
    <w:rsid w:val="00B20D25"/>
    <w:rsid w:val="00B2171C"/>
    <w:rsid w:val="00B22903"/>
    <w:rsid w:val="00B2419F"/>
    <w:rsid w:val="00B25C70"/>
    <w:rsid w:val="00B262F3"/>
    <w:rsid w:val="00B270CC"/>
    <w:rsid w:val="00B31FD3"/>
    <w:rsid w:val="00B32731"/>
    <w:rsid w:val="00B352F2"/>
    <w:rsid w:val="00B428DE"/>
    <w:rsid w:val="00B44EB1"/>
    <w:rsid w:val="00B45EA8"/>
    <w:rsid w:val="00B46903"/>
    <w:rsid w:val="00B479B5"/>
    <w:rsid w:val="00B52529"/>
    <w:rsid w:val="00B534B5"/>
    <w:rsid w:val="00B53780"/>
    <w:rsid w:val="00B546DA"/>
    <w:rsid w:val="00B54E02"/>
    <w:rsid w:val="00B57449"/>
    <w:rsid w:val="00B62B99"/>
    <w:rsid w:val="00B63C95"/>
    <w:rsid w:val="00B6444D"/>
    <w:rsid w:val="00B64517"/>
    <w:rsid w:val="00B647A5"/>
    <w:rsid w:val="00B64BBE"/>
    <w:rsid w:val="00B7268F"/>
    <w:rsid w:val="00B73E9A"/>
    <w:rsid w:val="00B741C7"/>
    <w:rsid w:val="00B75BA3"/>
    <w:rsid w:val="00B75FE5"/>
    <w:rsid w:val="00B80305"/>
    <w:rsid w:val="00B8272D"/>
    <w:rsid w:val="00B839CF"/>
    <w:rsid w:val="00B84068"/>
    <w:rsid w:val="00B86790"/>
    <w:rsid w:val="00B87D9F"/>
    <w:rsid w:val="00B93758"/>
    <w:rsid w:val="00B9434B"/>
    <w:rsid w:val="00B94E89"/>
    <w:rsid w:val="00B95BDB"/>
    <w:rsid w:val="00B9656C"/>
    <w:rsid w:val="00B96BB7"/>
    <w:rsid w:val="00BA0FBB"/>
    <w:rsid w:val="00BA107F"/>
    <w:rsid w:val="00BA143A"/>
    <w:rsid w:val="00BA1B1C"/>
    <w:rsid w:val="00BB03F2"/>
    <w:rsid w:val="00BB1375"/>
    <w:rsid w:val="00BB2FD5"/>
    <w:rsid w:val="00BB4895"/>
    <w:rsid w:val="00BC37AF"/>
    <w:rsid w:val="00BC407E"/>
    <w:rsid w:val="00BC474A"/>
    <w:rsid w:val="00BC54B6"/>
    <w:rsid w:val="00BC6A5A"/>
    <w:rsid w:val="00BC7D98"/>
    <w:rsid w:val="00BD024B"/>
    <w:rsid w:val="00BD2BDB"/>
    <w:rsid w:val="00BD41B9"/>
    <w:rsid w:val="00BD4CBF"/>
    <w:rsid w:val="00BD73FB"/>
    <w:rsid w:val="00BE3EEA"/>
    <w:rsid w:val="00BE49D0"/>
    <w:rsid w:val="00BE4E23"/>
    <w:rsid w:val="00BE6FC0"/>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E89"/>
    <w:rsid w:val="00C33482"/>
    <w:rsid w:val="00C36EC9"/>
    <w:rsid w:val="00C44C77"/>
    <w:rsid w:val="00C46645"/>
    <w:rsid w:val="00C52C6A"/>
    <w:rsid w:val="00C53981"/>
    <w:rsid w:val="00C543E5"/>
    <w:rsid w:val="00C5697D"/>
    <w:rsid w:val="00C56B60"/>
    <w:rsid w:val="00C57E5E"/>
    <w:rsid w:val="00C60637"/>
    <w:rsid w:val="00C6261E"/>
    <w:rsid w:val="00C64991"/>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A0C23"/>
    <w:rsid w:val="00CA2970"/>
    <w:rsid w:val="00CA61E7"/>
    <w:rsid w:val="00CA73CB"/>
    <w:rsid w:val="00CB4391"/>
    <w:rsid w:val="00CB58BF"/>
    <w:rsid w:val="00CB5907"/>
    <w:rsid w:val="00CB5E3F"/>
    <w:rsid w:val="00CC1158"/>
    <w:rsid w:val="00CC16FF"/>
    <w:rsid w:val="00CC3B7F"/>
    <w:rsid w:val="00CC48C7"/>
    <w:rsid w:val="00CC5817"/>
    <w:rsid w:val="00CC6021"/>
    <w:rsid w:val="00CC6E95"/>
    <w:rsid w:val="00CC7038"/>
    <w:rsid w:val="00CD065C"/>
    <w:rsid w:val="00CD12A8"/>
    <w:rsid w:val="00CD19C7"/>
    <w:rsid w:val="00CD1AF0"/>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6AC"/>
    <w:rsid w:val="00D27705"/>
    <w:rsid w:val="00D27788"/>
    <w:rsid w:val="00D30983"/>
    <w:rsid w:val="00D31915"/>
    <w:rsid w:val="00D31C90"/>
    <w:rsid w:val="00D3313B"/>
    <w:rsid w:val="00D34549"/>
    <w:rsid w:val="00D34A2A"/>
    <w:rsid w:val="00D35D84"/>
    <w:rsid w:val="00D36323"/>
    <w:rsid w:val="00D37048"/>
    <w:rsid w:val="00D370AF"/>
    <w:rsid w:val="00D37A19"/>
    <w:rsid w:val="00D40EC9"/>
    <w:rsid w:val="00D416EB"/>
    <w:rsid w:val="00D44320"/>
    <w:rsid w:val="00D509EC"/>
    <w:rsid w:val="00D50E80"/>
    <w:rsid w:val="00D51CEF"/>
    <w:rsid w:val="00D528DE"/>
    <w:rsid w:val="00D538E1"/>
    <w:rsid w:val="00D6221A"/>
    <w:rsid w:val="00D665D3"/>
    <w:rsid w:val="00D6683E"/>
    <w:rsid w:val="00D67F68"/>
    <w:rsid w:val="00D701D2"/>
    <w:rsid w:val="00D70F79"/>
    <w:rsid w:val="00D739CC"/>
    <w:rsid w:val="00D73F52"/>
    <w:rsid w:val="00D8250D"/>
    <w:rsid w:val="00D85B9C"/>
    <w:rsid w:val="00D86D3B"/>
    <w:rsid w:val="00D87A69"/>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C5989"/>
    <w:rsid w:val="00DC5AF9"/>
    <w:rsid w:val="00DC660E"/>
    <w:rsid w:val="00DC73D8"/>
    <w:rsid w:val="00DD3AE9"/>
    <w:rsid w:val="00DD427C"/>
    <w:rsid w:val="00DD4BFA"/>
    <w:rsid w:val="00DD5FA1"/>
    <w:rsid w:val="00DE2B63"/>
    <w:rsid w:val="00DE3E5D"/>
    <w:rsid w:val="00DE47FD"/>
    <w:rsid w:val="00DE65E0"/>
    <w:rsid w:val="00DF0358"/>
    <w:rsid w:val="00DF17EF"/>
    <w:rsid w:val="00DF1DCD"/>
    <w:rsid w:val="00DF39CA"/>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380"/>
    <w:rsid w:val="00E16926"/>
    <w:rsid w:val="00E2148E"/>
    <w:rsid w:val="00E21F69"/>
    <w:rsid w:val="00E22561"/>
    <w:rsid w:val="00E25B76"/>
    <w:rsid w:val="00E27329"/>
    <w:rsid w:val="00E27D1A"/>
    <w:rsid w:val="00E30876"/>
    <w:rsid w:val="00E32DEB"/>
    <w:rsid w:val="00E35FF1"/>
    <w:rsid w:val="00E36ADA"/>
    <w:rsid w:val="00E40796"/>
    <w:rsid w:val="00E420F4"/>
    <w:rsid w:val="00E4483C"/>
    <w:rsid w:val="00E46062"/>
    <w:rsid w:val="00E47058"/>
    <w:rsid w:val="00E50049"/>
    <w:rsid w:val="00E52A8B"/>
    <w:rsid w:val="00E530FA"/>
    <w:rsid w:val="00E5338A"/>
    <w:rsid w:val="00E53B37"/>
    <w:rsid w:val="00E53F74"/>
    <w:rsid w:val="00E56625"/>
    <w:rsid w:val="00E567BF"/>
    <w:rsid w:val="00E57268"/>
    <w:rsid w:val="00E57DA4"/>
    <w:rsid w:val="00E57EF8"/>
    <w:rsid w:val="00E61512"/>
    <w:rsid w:val="00E62679"/>
    <w:rsid w:val="00E64225"/>
    <w:rsid w:val="00E65E24"/>
    <w:rsid w:val="00E66704"/>
    <w:rsid w:val="00E6682F"/>
    <w:rsid w:val="00E66AFE"/>
    <w:rsid w:val="00E753CE"/>
    <w:rsid w:val="00E8138F"/>
    <w:rsid w:val="00E822AE"/>
    <w:rsid w:val="00E84306"/>
    <w:rsid w:val="00E84A98"/>
    <w:rsid w:val="00E84F43"/>
    <w:rsid w:val="00E86B2A"/>
    <w:rsid w:val="00E86B5D"/>
    <w:rsid w:val="00E874A6"/>
    <w:rsid w:val="00E877E0"/>
    <w:rsid w:val="00E90FC5"/>
    <w:rsid w:val="00E92FB3"/>
    <w:rsid w:val="00E935BF"/>
    <w:rsid w:val="00E9475A"/>
    <w:rsid w:val="00E9503E"/>
    <w:rsid w:val="00EA04ED"/>
    <w:rsid w:val="00EA16EA"/>
    <w:rsid w:val="00EA1BAD"/>
    <w:rsid w:val="00EA381E"/>
    <w:rsid w:val="00EA3D42"/>
    <w:rsid w:val="00EA435A"/>
    <w:rsid w:val="00EA531A"/>
    <w:rsid w:val="00EA7775"/>
    <w:rsid w:val="00EA79D1"/>
    <w:rsid w:val="00EA7CA6"/>
    <w:rsid w:val="00EB09C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9F"/>
    <w:rsid w:val="00EE02ED"/>
    <w:rsid w:val="00EE042F"/>
    <w:rsid w:val="00EE1363"/>
    <w:rsid w:val="00EE16AD"/>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A21"/>
    <w:rsid w:val="00F07A24"/>
    <w:rsid w:val="00F07F39"/>
    <w:rsid w:val="00F127D0"/>
    <w:rsid w:val="00F142AB"/>
    <w:rsid w:val="00F1454A"/>
    <w:rsid w:val="00F161B8"/>
    <w:rsid w:val="00F200F8"/>
    <w:rsid w:val="00F20E55"/>
    <w:rsid w:val="00F21244"/>
    <w:rsid w:val="00F2142D"/>
    <w:rsid w:val="00F21834"/>
    <w:rsid w:val="00F21B71"/>
    <w:rsid w:val="00F22959"/>
    <w:rsid w:val="00F25001"/>
    <w:rsid w:val="00F261F3"/>
    <w:rsid w:val="00F30A06"/>
    <w:rsid w:val="00F31497"/>
    <w:rsid w:val="00F31EFD"/>
    <w:rsid w:val="00F3269B"/>
    <w:rsid w:val="00F32EB8"/>
    <w:rsid w:val="00F334B8"/>
    <w:rsid w:val="00F343E0"/>
    <w:rsid w:val="00F3455B"/>
    <w:rsid w:val="00F36914"/>
    <w:rsid w:val="00F41830"/>
    <w:rsid w:val="00F434F3"/>
    <w:rsid w:val="00F437B3"/>
    <w:rsid w:val="00F44A3A"/>
    <w:rsid w:val="00F46159"/>
    <w:rsid w:val="00F471D9"/>
    <w:rsid w:val="00F474A0"/>
    <w:rsid w:val="00F50D6C"/>
    <w:rsid w:val="00F52B23"/>
    <w:rsid w:val="00F53EBC"/>
    <w:rsid w:val="00F560B6"/>
    <w:rsid w:val="00F56EF0"/>
    <w:rsid w:val="00F60219"/>
    <w:rsid w:val="00F6076C"/>
    <w:rsid w:val="00F62CD1"/>
    <w:rsid w:val="00F62EE3"/>
    <w:rsid w:val="00F645D6"/>
    <w:rsid w:val="00F67DED"/>
    <w:rsid w:val="00F67FAD"/>
    <w:rsid w:val="00F7154F"/>
    <w:rsid w:val="00F72AC0"/>
    <w:rsid w:val="00F74B86"/>
    <w:rsid w:val="00F75B06"/>
    <w:rsid w:val="00F75E10"/>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A34"/>
    <w:rsid w:val="00FA3DB8"/>
    <w:rsid w:val="00FA48F1"/>
    <w:rsid w:val="00FA571D"/>
    <w:rsid w:val="00FA6348"/>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9D1918"/>
    <w:pPr>
      <w:spacing w:after="0"/>
      <w:ind w:left="480" w:hanging="480"/>
      <w:jc w:val="left"/>
    </w:pPr>
    <w:rPr>
      <w:rFonts w:asciiTheme="minorHAnsi" w:hAnsiTheme="minorHAnsi"/>
      <w:b/>
      <w:bCs/>
      <w:sz w:val="20"/>
      <w:szCs w:val="20"/>
    </w:rPr>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hyperlink" Target="http://hu.wikipedia.org/w/index.php?title=Stratocumulus&amp;action=edit&amp;redlink=1" TargetMode="Externa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hu.wikipedia.org/wiki/Cirrus" TargetMode="External"/><Relationship Id="rId42" Type="http://schemas.openxmlformats.org/officeDocument/2006/relationships/hyperlink" Target="http://hu.wikipedia.org/wiki/Nimbostratus" TargetMode="External"/><Relationship Id="rId47"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hyperlink" Target="http://hu.wikipedia.org/wiki/Altostratus"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png"/><Relationship Id="rId41" Type="http://schemas.openxmlformats.org/officeDocument/2006/relationships/hyperlink" Target="http://hu.wikipedia.org/wiki/Gomolyfelh%C5%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hu.wikipedia.org/wiki/Altocumulus" TargetMode="External"/><Relationship Id="rId40" Type="http://schemas.openxmlformats.org/officeDocument/2006/relationships/hyperlink" Target="http://hu.wikipedia.org/wiki/Stratus"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Cirrostratus" TargetMode="External"/><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hu.wikipedia.org/wiki/Cirrocumulus" TargetMode="External"/><Relationship Id="rId43" Type="http://schemas.openxmlformats.org/officeDocument/2006/relationships/hyperlink" Target="http://hu.wikipedia.org/wiki/Cumulonimbus" TargetMode="External"/><Relationship Id="rId48" Type="http://schemas.openxmlformats.org/officeDocument/2006/relationships/fontTable" Target="fontTable.xml"/><Relationship Id="rId8"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shape val="cylinder"/>
        <c:axId val="88815104"/>
        <c:axId val="88816640"/>
        <c:axId val="0"/>
      </c:bar3DChart>
      <c:catAx>
        <c:axId val="88815104"/>
        <c:scaling>
          <c:orientation val="minMax"/>
        </c:scaling>
        <c:axPos val="b"/>
        <c:numFmt formatCode="General" sourceLinked="0"/>
        <c:tickLblPos val="nextTo"/>
        <c:crossAx val="88816640"/>
        <c:crosses val="autoZero"/>
        <c:auto val="1"/>
        <c:lblAlgn val="ctr"/>
        <c:lblOffset val="100"/>
      </c:catAx>
      <c:valAx>
        <c:axId val="88816640"/>
        <c:scaling>
          <c:orientation val="minMax"/>
        </c:scaling>
        <c:axPos val="l"/>
        <c:majorGridlines/>
        <c:numFmt formatCode="0.00%" sourceLinked="1"/>
        <c:tickLblPos val="nextTo"/>
        <c:crossAx val="88815104"/>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5</b:RefOrder>
  </b:Source>
  <b:Source>
    <b:Tag>Clo06</b:Tag>
    <b:SourceType>Book</b:SourceType>
    <b:Guid>{B0AA1457-52CE-4083-9475-B009B50A711D}</b:Guid>
    <b:Title>Cloud types for observers, Reading the sky</b:Title>
    <b:Year>2006</b:Year>
    <b:LCID>1033</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11</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13</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CF322EDA-BBED-4611-AD8E-97AD00CD8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4</TotalTime>
  <Pages>52</Pages>
  <Words>22527</Words>
  <Characters>128404</Characters>
  <Application>Microsoft Office Word</Application>
  <DocSecurity>0</DocSecurity>
  <Lines>1070</Lines>
  <Paragraphs>30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506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954</cp:revision>
  <cp:lastPrinted>2014-04-16T09:03:00Z</cp:lastPrinted>
  <dcterms:created xsi:type="dcterms:W3CDTF">2014-04-16T07:47:00Z</dcterms:created>
  <dcterms:modified xsi:type="dcterms:W3CDTF">2014-12-1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